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19DAD957" w14:textId="77777777" w:rsidR="008809CB" w:rsidRPr="008809CB" w:rsidRDefault="008809CB" w:rsidP="008809CB">
      <w:pPr>
        <w:jc w:val="center"/>
        <w:rPr>
          <w:b/>
          <w:sz w:val="28"/>
          <w:szCs w:val="28"/>
        </w:rPr>
      </w:pPr>
      <w:bookmarkStart w:id="0" w:name="_GoBack"/>
      <w:bookmarkEnd w:id="0"/>
      <w:r w:rsidRPr="008809CB">
        <w:rPr>
          <w:b/>
          <w:sz w:val="28"/>
          <w:szCs w:val="28"/>
        </w:rPr>
        <w:t>Table S2. Disease related mutants in S-OPA1</w:t>
      </w:r>
      <w:r w:rsidR="008052A3">
        <w:rPr>
          <w:b/>
          <w:sz w:val="28"/>
          <w:szCs w:val="28"/>
        </w:rPr>
        <w:t xml:space="preserve">. </w:t>
      </w:r>
      <w:r w:rsidR="008052A3" w:rsidRPr="00C76690">
        <w:rPr>
          <w:rFonts w:ascii="Arial" w:hAnsi="Arial" w:cs="Arial"/>
          <w:b/>
          <w:sz w:val="24"/>
          <w:szCs w:val="24"/>
        </w:rPr>
        <w:t xml:space="preserve">Data </w:t>
      </w:r>
      <w:r w:rsidR="008052A3">
        <w:rPr>
          <w:rFonts w:ascii="Arial" w:hAnsi="Arial" w:cs="Arial"/>
          <w:b/>
          <w:sz w:val="24"/>
          <w:szCs w:val="24"/>
        </w:rPr>
        <w:t xml:space="preserve">was obtained </w:t>
      </w:r>
      <w:r w:rsidR="008052A3" w:rsidRPr="00C76690">
        <w:rPr>
          <w:rFonts w:ascii="Arial" w:hAnsi="Arial" w:cs="Arial"/>
          <w:b/>
          <w:sz w:val="24"/>
          <w:szCs w:val="24"/>
        </w:rPr>
        <w:t xml:space="preserve">from </w:t>
      </w:r>
      <w:proofErr w:type="spellStart"/>
      <w:r w:rsidR="008052A3" w:rsidRPr="00C76690">
        <w:rPr>
          <w:rFonts w:ascii="Arial" w:hAnsi="Arial" w:cs="Arial"/>
          <w:b/>
          <w:sz w:val="24"/>
          <w:szCs w:val="24"/>
        </w:rPr>
        <w:t>Uni</w:t>
      </w:r>
      <w:r w:rsidR="008052A3">
        <w:rPr>
          <w:rFonts w:ascii="Arial" w:hAnsi="Arial" w:cs="Arial"/>
          <w:b/>
          <w:sz w:val="24"/>
          <w:szCs w:val="24"/>
        </w:rPr>
        <w:t>P</w:t>
      </w:r>
      <w:r w:rsidR="008052A3" w:rsidRPr="00C76690">
        <w:rPr>
          <w:rFonts w:ascii="Arial" w:hAnsi="Arial" w:cs="Arial"/>
          <w:b/>
          <w:sz w:val="24"/>
          <w:szCs w:val="24"/>
        </w:rPr>
        <w:t>rot</w:t>
      </w:r>
      <w:proofErr w:type="spellEnd"/>
      <w:r w:rsidR="008052A3">
        <w:rPr>
          <w:rFonts w:ascii="Arial" w:hAnsi="Arial" w:cs="Arial"/>
          <w:b/>
          <w:sz w:val="24"/>
          <w:szCs w:val="24"/>
        </w:rPr>
        <w:t xml:space="preserve"> (</w:t>
      </w:r>
      <w:hyperlink r:id="rId6" w:history="1">
        <w:r w:rsidR="008052A3" w:rsidRPr="00AD2FA7">
          <w:rPr>
            <w:rStyle w:val="a8"/>
            <w:rFonts w:ascii="Arial" w:hAnsi="Arial" w:cs="Arial"/>
            <w:b/>
            <w:sz w:val="24"/>
            <w:szCs w:val="24"/>
          </w:rPr>
          <w:t>https://www.uniprot.org)</w:t>
        </w:r>
      </w:hyperlink>
      <w:r w:rsidR="008052A3" w:rsidRPr="004C295C">
        <w:rPr>
          <w:rFonts w:ascii="Arial" w:hAnsi="Arial" w:cs="Arial"/>
          <w:b/>
          <w:sz w:val="24"/>
          <w:szCs w:val="24"/>
        </w:rPr>
        <w:t>.</w:t>
      </w:r>
    </w:p>
    <w:p w14:paraId="7BD0A569" w14:textId="77777777" w:rsidR="008809CB" w:rsidRDefault="008809CB"/>
    <w:tbl>
      <w:tblPr>
        <w:tblStyle w:val="a3"/>
        <w:tblW w:w="0" w:type="auto"/>
        <w:tblLook w:val="04A0" w:firstRow="1" w:lastRow="0" w:firstColumn="1" w:lastColumn="0" w:noHBand="0" w:noVBand="1"/>
      </w:tblPr>
      <w:tblGrid>
        <w:gridCol w:w="1236"/>
        <w:gridCol w:w="1108"/>
        <w:gridCol w:w="1325"/>
        <w:gridCol w:w="3514"/>
        <w:gridCol w:w="1113"/>
      </w:tblGrid>
      <w:tr w:rsidR="008809CB" w:rsidRPr="008809CB" w14:paraId="12127828" w14:textId="77777777" w:rsidTr="00881FBB">
        <w:trPr>
          <w:trHeight w:val="280"/>
        </w:trPr>
        <w:tc>
          <w:tcPr>
            <w:tcW w:w="8296" w:type="dxa"/>
            <w:gridSpan w:val="5"/>
            <w:noWrap/>
            <w:hideMark/>
          </w:tcPr>
          <w:p w14:paraId="0E669FF0" w14:textId="77777777" w:rsidR="008809CB" w:rsidRPr="008809CB" w:rsidRDefault="008809CB">
            <w:pPr>
              <w:rPr>
                <w:sz w:val="28"/>
                <w:szCs w:val="28"/>
              </w:rPr>
            </w:pPr>
            <w:r w:rsidRPr="00017D17">
              <w:rPr>
                <w:rFonts w:hint="eastAsia"/>
                <w:b/>
                <w:bCs/>
                <w:sz w:val="24"/>
                <w:szCs w:val="28"/>
              </w:rPr>
              <w:t>Optic atrophy 1 (OPA1)</w:t>
            </w:r>
          </w:p>
        </w:tc>
      </w:tr>
      <w:tr w:rsidR="007C19A3" w:rsidRPr="008809CB" w14:paraId="2964F379" w14:textId="77777777" w:rsidTr="00017D17">
        <w:trPr>
          <w:trHeight w:val="280"/>
        </w:trPr>
        <w:tc>
          <w:tcPr>
            <w:tcW w:w="1236" w:type="dxa"/>
            <w:noWrap/>
            <w:hideMark/>
          </w:tcPr>
          <w:p w14:paraId="69985252" w14:textId="77777777" w:rsidR="008809CB" w:rsidRPr="008809CB" w:rsidRDefault="008809CB" w:rsidP="009E6321">
            <w:pPr>
              <w:jc w:val="center"/>
            </w:pPr>
            <w:r w:rsidRPr="008809CB">
              <w:rPr>
                <w:rFonts w:hint="eastAsia"/>
              </w:rPr>
              <w:t>Position(s)</w:t>
            </w:r>
          </w:p>
        </w:tc>
        <w:tc>
          <w:tcPr>
            <w:tcW w:w="1108" w:type="dxa"/>
            <w:noWrap/>
            <w:hideMark/>
          </w:tcPr>
          <w:p w14:paraId="139B120C" w14:textId="77777777" w:rsidR="008809CB" w:rsidRPr="008809CB" w:rsidRDefault="008809CB" w:rsidP="009E6321">
            <w:pPr>
              <w:jc w:val="center"/>
            </w:pPr>
            <w:r w:rsidRPr="008809CB">
              <w:rPr>
                <w:rFonts w:hint="eastAsia"/>
              </w:rPr>
              <w:t>Mutant</w:t>
            </w:r>
          </w:p>
        </w:tc>
        <w:tc>
          <w:tcPr>
            <w:tcW w:w="1325" w:type="dxa"/>
            <w:noWrap/>
            <w:hideMark/>
          </w:tcPr>
          <w:p w14:paraId="3F100C4F" w14:textId="77777777" w:rsidR="008809CB" w:rsidRPr="008809CB" w:rsidRDefault="008809CB" w:rsidP="009E6321">
            <w:pPr>
              <w:jc w:val="center"/>
            </w:pPr>
            <w:r w:rsidRPr="008809CB">
              <w:rPr>
                <w:rFonts w:hint="eastAsia"/>
              </w:rPr>
              <w:t>Domain (Predicted)</w:t>
            </w:r>
          </w:p>
        </w:tc>
        <w:tc>
          <w:tcPr>
            <w:tcW w:w="3514" w:type="dxa"/>
            <w:noWrap/>
            <w:hideMark/>
          </w:tcPr>
          <w:p w14:paraId="65B50425" w14:textId="77777777" w:rsidR="008809CB" w:rsidRPr="008809CB" w:rsidRDefault="008809CB" w:rsidP="009E6321">
            <w:pPr>
              <w:jc w:val="center"/>
            </w:pPr>
            <w:r w:rsidRPr="008809CB">
              <w:rPr>
                <w:rFonts w:hint="eastAsia"/>
              </w:rPr>
              <w:t>Description</w:t>
            </w:r>
          </w:p>
        </w:tc>
        <w:tc>
          <w:tcPr>
            <w:tcW w:w="1113" w:type="dxa"/>
          </w:tcPr>
          <w:p w14:paraId="6C6CEA49" w14:textId="77777777" w:rsidR="008809CB" w:rsidRPr="008809CB" w:rsidRDefault="00017D17" w:rsidP="009E6321">
            <w:pPr>
              <w:jc w:val="center"/>
            </w:pPr>
            <w:r>
              <w:rPr>
                <w:rFonts w:hint="eastAsia"/>
              </w:rPr>
              <w:t>R</w:t>
            </w:r>
            <w:r>
              <w:t>eference</w:t>
            </w:r>
          </w:p>
        </w:tc>
      </w:tr>
      <w:tr w:rsidR="007C19A3" w:rsidRPr="008809CB" w14:paraId="5937D0C3" w14:textId="77777777" w:rsidTr="00017D17">
        <w:trPr>
          <w:trHeight w:val="280"/>
        </w:trPr>
        <w:tc>
          <w:tcPr>
            <w:tcW w:w="1236" w:type="dxa"/>
            <w:noWrap/>
            <w:hideMark/>
          </w:tcPr>
          <w:p w14:paraId="20DD33AA" w14:textId="77777777" w:rsidR="008809CB" w:rsidRPr="008809CB" w:rsidRDefault="008809CB" w:rsidP="008809CB">
            <w:r w:rsidRPr="008809CB">
              <w:rPr>
                <w:rFonts w:hint="eastAsia"/>
              </w:rPr>
              <w:t>8</w:t>
            </w:r>
          </w:p>
        </w:tc>
        <w:tc>
          <w:tcPr>
            <w:tcW w:w="1108" w:type="dxa"/>
            <w:noWrap/>
            <w:hideMark/>
          </w:tcPr>
          <w:p w14:paraId="6113B7E7" w14:textId="77777777" w:rsidR="008809CB" w:rsidRPr="008809CB" w:rsidRDefault="008809CB" w:rsidP="008809CB">
            <w:r w:rsidRPr="008809CB">
              <w:rPr>
                <w:rFonts w:hint="eastAsia"/>
              </w:rPr>
              <w:t>A → S</w:t>
            </w:r>
          </w:p>
        </w:tc>
        <w:tc>
          <w:tcPr>
            <w:tcW w:w="1325" w:type="dxa"/>
            <w:noWrap/>
            <w:hideMark/>
          </w:tcPr>
          <w:p w14:paraId="4C830D22" w14:textId="77777777" w:rsidR="008809CB" w:rsidRPr="008809CB" w:rsidRDefault="008809CB">
            <w:r w:rsidRPr="008809CB">
              <w:rPr>
                <w:rFonts w:hint="eastAsia"/>
              </w:rPr>
              <w:t>G domain</w:t>
            </w:r>
          </w:p>
        </w:tc>
        <w:tc>
          <w:tcPr>
            <w:tcW w:w="3514" w:type="dxa"/>
            <w:noWrap/>
            <w:hideMark/>
          </w:tcPr>
          <w:p w14:paraId="5A9BA0A0" w14:textId="77777777" w:rsidR="008809CB" w:rsidRPr="008809CB" w:rsidRDefault="008809CB">
            <w:r w:rsidRPr="008809CB">
              <w:rPr>
                <w:rFonts w:hint="eastAsia"/>
              </w:rPr>
              <w:t>Unknown pathological significance.</w:t>
            </w:r>
          </w:p>
        </w:tc>
        <w:tc>
          <w:tcPr>
            <w:tcW w:w="1113" w:type="dxa"/>
          </w:tcPr>
          <w:p w14:paraId="1F6DFAB6" w14:textId="77777777" w:rsidR="008809CB" w:rsidRPr="008809CB" w:rsidRDefault="00881FBB">
            <w:r>
              <w:fldChar w:fldCharType="begin"/>
            </w:r>
            <w:r>
              <w:instrText xml:space="preserve"> ADDIN EN.CITE &lt;EndNote&gt;&lt;Cite&gt;&lt;Author&gt;Han&lt;/Author&gt;&lt;Year&gt;2006&lt;/Year&gt;&lt;RecNum&gt;19&lt;/RecNum&gt;&lt;DisplayText&gt;(1)&lt;/DisplayText&gt;&lt;record&gt;&lt;rec-number&gt;19&lt;/rec-number&gt;&lt;foreign-keys&gt;&lt;key app="EN" db-id="02vp552zxs0sscevpd8p0ewf2d2vsvszvas9" timestamp="1555044011"&gt;19&lt;/key&gt;&lt;/foreign-keys&gt;&lt;ref-type name="Journal Article"&gt;17&lt;/ref-type&gt;&lt;contributors&gt;&lt;authors&gt;&lt;author&gt;Han, J.&lt;/author&gt;&lt;author&gt;Thompson-Lowrey, A. J.&lt;/author&gt;&lt;author&gt;Reiss, A.&lt;/author&gt;&lt;author&gt;Mayorov, V.&lt;/author&gt;&lt;author&gt;Jia, H.&lt;/author&gt;&lt;author&gt;Biousse, V.&lt;/author&gt;&lt;author&gt;Newman, N. J.&lt;/author&gt;&lt;author&gt;Brown, M. D.&lt;/author&gt;&lt;/authors&gt;&lt;/contributors&gt;&lt;auth-address&gt;Department of Basic Medical Sciences, Mercer University School of Medicine, Macon, GA, USA.&lt;/auth-address&gt;&lt;titles&gt;&lt;title&gt;OPA1 mutations and mitochondrial DNA haplotypes in autosomal dominant optic atrophy&lt;/title&gt;&lt;secondary-title&gt;Genet Med&lt;/secondary-title&gt;&lt;/titles&gt;&lt;periodical&gt;&lt;full-title&gt;Genet Med&lt;/full-title&gt;&lt;/periodical&gt;&lt;pages&gt;217-25&lt;/pages&gt;&lt;volume&gt;8&lt;/volume&gt;&lt;number&gt;4&lt;/number&gt;&lt;keywords&gt;&lt;keyword&gt;Adolescent&lt;/keyword&gt;&lt;keyword&gt;Adult&lt;/keyword&gt;&lt;keyword&gt;Child&lt;/keyword&gt;&lt;keyword&gt;DNA Mutational Analysis&lt;/keyword&gt;&lt;keyword&gt;*DNA, Mitochondrial&lt;/keyword&gt;&lt;keyword&gt;Female&lt;/keyword&gt;&lt;keyword&gt;GTP Phosphohydrolases/*genetics&lt;/keyword&gt;&lt;keyword&gt;*Haplotypes&lt;/keyword&gt;&lt;keyword&gt;Heterozygote&lt;/keyword&gt;&lt;keyword&gt;Humans&lt;/keyword&gt;&lt;keyword&gt;Male&lt;/keyword&gt;&lt;keyword&gt;Middle Aged&lt;/keyword&gt;&lt;keyword&gt;Molecular Sequence Data&lt;/keyword&gt;&lt;keyword&gt;*Mutation&lt;/keyword&gt;&lt;keyword&gt;Mutation, Missense&lt;/keyword&gt;&lt;keyword&gt;Optic Atrophy, Autosomal Dominant/*genetics&lt;/keyword&gt;&lt;keyword&gt;Polymorphism, Genetic&lt;/keyword&gt;&lt;keyword&gt;Polymorphism, Single Nucleotide&lt;/keyword&gt;&lt;/keywords&gt;&lt;dates&gt;&lt;year&gt;2006&lt;/year&gt;&lt;pub-dates&gt;&lt;date&gt;Apr&lt;/date&gt;&lt;/pub-dates&gt;&lt;/dates&gt;&lt;isbn&gt;1098-3600 (Print)&amp;#xD;1098-3600 (Linking)&lt;/isbn&gt;&lt;accession-num&gt;16617242&lt;/accession-num&gt;&lt;urls&gt;&lt;related-urls&gt;&lt;url&gt;http://www.ncbi.nlm.nih.gov/pubmed/16617242&lt;/url&gt;&lt;/related-urls&gt;&lt;/urls&gt;&lt;electronic-resource-num&gt;10.109701.gim.0000214299.61930.c0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1)</w:t>
            </w:r>
            <w:r>
              <w:fldChar w:fldCharType="end"/>
            </w:r>
          </w:p>
        </w:tc>
      </w:tr>
      <w:tr w:rsidR="007C19A3" w:rsidRPr="008809CB" w14:paraId="4A4134BF" w14:textId="77777777" w:rsidTr="00017D17">
        <w:trPr>
          <w:trHeight w:val="280"/>
        </w:trPr>
        <w:tc>
          <w:tcPr>
            <w:tcW w:w="1236" w:type="dxa"/>
            <w:noWrap/>
            <w:hideMark/>
          </w:tcPr>
          <w:p w14:paraId="4D50AEF7" w14:textId="77777777" w:rsidR="008809CB" w:rsidRPr="008809CB" w:rsidRDefault="008809CB" w:rsidP="008809CB">
            <w:r w:rsidRPr="008809CB">
              <w:rPr>
                <w:rFonts w:hint="eastAsia"/>
              </w:rPr>
              <w:t>38 – 43</w:t>
            </w:r>
          </w:p>
        </w:tc>
        <w:tc>
          <w:tcPr>
            <w:tcW w:w="1108" w:type="dxa"/>
            <w:noWrap/>
            <w:hideMark/>
          </w:tcPr>
          <w:p w14:paraId="2B5529AD" w14:textId="77777777" w:rsidR="008809CB" w:rsidRPr="008809CB" w:rsidRDefault="008809CB" w:rsidP="008809CB">
            <w:r w:rsidRPr="008809CB">
              <w:rPr>
                <w:rFonts w:hint="eastAsia"/>
              </w:rPr>
              <w:t>Missing</w:t>
            </w:r>
          </w:p>
        </w:tc>
        <w:tc>
          <w:tcPr>
            <w:tcW w:w="1325" w:type="dxa"/>
            <w:noWrap/>
            <w:hideMark/>
          </w:tcPr>
          <w:p w14:paraId="7D2C938E" w14:textId="77777777" w:rsidR="008809CB" w:rsidRPr="008809CB" w:rsidRDefault="008809CB">
            <w:r w:rsidRPr="008809CB">
              <w:rPr>
                <w:rFonts w:hint="eastAsia"/>
              </w:rPr>
              <w:t>G domain</w:t>
            </w:r>
          </w:p>
        </w:tc>
        <w:tc>
          <w:tcPr>
            <w:tcW w:w="3514" w:type="dxa"/>
            <w:noWrap/>
            <w:hideMark/>
          </w:tcPr>
          <w:p w14:paraId="3225BA41" w14:textId="77777777" w:rsidR="008809CB" w:rsidRPr="008809CB" w:rsidRDefault="008809CB"/>
        </w:tc>
        <w:tc>
          <w:tcPr>
            <w:tcW w:w="1113" w:type="dxa"/>
          </w:tcPr>
          <w:p w14:paraId="6C671944" w14:textId="77777777" w:rsidR="008809CB" w:rsidRPr="008809CB" w:rsidRDefault="00881FBB">
            <w:r>
              <w:fldChar w:fldCharType="begin">
                <w:fldData xml:space="preserve">PEVuZE5vdGU+PENpdGU+PEF1dGhvcj5UaGlzZWx0b248L0F1dGhvcj48WWVhcj4yMDAyPC9ZZWFy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UaGlzZWx0b248L0F1dGhvcj48WWVhcj4yMDAyPC9ZZWFy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2)</w:t>
            </w:r>
            <w:r>
              <w:fldChar w:fldCharType="end"/>
            </w:r>
          </w:p>
        </w:tc>
      </w:tr>
      <w:tr w:rsidR="007C19A3" w:rsidRPr="008809CB" w14:paraId="1DC3FE59" w14:textId="77777777" w:rsidTr="00017D17">
        <w:trPr>
          <w:trHeight w:val="280"/>
        </w:trPr>
        <w:tc>
          <w:tcPr>
            <w:tcW w:w="1236" w:type="dxa"/>
            <w:noWrap/>
            <w:hideMark/>
          </w:tcPr>
          <w:p w14:paraId="429164B8" w14:textId="77777777" w:rsidR="008809CB" w:rsidRPr="008809CB" w:rsidRDefault="008809CB" w:rsidP="008809CB">
            <w:r w:rsidRPr="008809CB">
              <w:rPr>
                <w:rFonts w:hint="eastAsia"/>
              </w:rPr>
              <w:t>80</w:t>
            </w:r>
          </w:p>
        </w:tc>
        <w:tc>
          <w:tcPr>
            <w:tcW w:w="1108" w:type="dxa"/>
            <w:noWrap/>
            <w:hideMark/>
          </w:tcPr>
          <w:p w14:paraId="5ED1BECF" w14:textId="77777777" w:rsidR="008809CB" w:rsidRPr="008809CB" w:rsidRDefault="008809CB" w:rsidP="008809CB">
            <w:r w:rsidRPr="008809CB">
              <w:rPr>
                <w:rFonts w:hint="eastAsia"/>
              </w:rPr>
              <w:t>Y → C</w:t>
            </w:r>
          </w:p>
        </w:tc>
        <w:tc>
          <w:tcPr>
            <w:tcW w:w="1325" w:type="dxa"/>
            <w:noWrap/>
            <w:hideMark/>
          </w:tcPr>
          <w:p w14:paraId="2F91EE7B" w14:textId="77777777" w:rsidR="008809CB" w:rsidRPr="008809CB" w:rsidRDefault="008809CB">
            <w:r w:rsidRPr="008809CB">
              <w:rPr>
                <w:rFonts w:hint="eastAsia"/>
              </w:rPr>
              <w:t>G domain</w:t>
            </w:r>
          </w:p>
        </w:tc>
        <w:tc>
          <w:tcPr>
            <w:tcW w:w="3514" w:type="dxa"/>
            <w:noWrap/>
            <w:hideMark/>
          </w:tcPr>
          <w:p w14:paraId="0C76B203" w14:textId="77777777" w:rsidR="008809CB" w:rsidRPr="008809CB" w:rsidRDefault="008809CB"/>
        </w:tc>
        <w:tc>
          <w:tcPr>
            <w:tcW w:w="1113" w:type="dxa"/>
          </w:tcPr>
          <w:p w14:paraId="4097E1F3" w14:textId="77777777" w:rsidR="008809CB" w:rsidRPr="008809CB" w:rsidRDefault="00881FBB">
            <w:r>
              <w:fldChar w:fldCharType="begin"/>
            </w:r>
            <w:r>
              <w:instrText xml:space="preserve"> ADDIN EN.CITE &lt;EndNote&gt;&lt;Cite&gt;&lt;Author&gt;Han&lt;/Author&gt;&lt;Year&gt;2006&lt;/Year&gt;&lt;RecNum&gt;19&lt;/RecNum&gt;&lt;DisplayText&gt;(1)&lt;/DisplayText&gt;&lt;record&gt;&lt;rec-number&gt;19&lt;/rec-number&gt;&lt;foreign-keys&gt;&lt;key app="EN" db-id="02vp552zxs0sscevpd8p0ewf2d2vsvszvas9" timestamp="1555044011"&gt;19&lt;/key&gt;&lt;/foreign-keys&gt;&lt;ref-type name="Journal Article"&gt;17&lt;/ref-type&gt;&lt;contributors&gt;&lt;authors&gt;&lt;author&gt;Han, J.&lt;/author&gt;&lt;author&gt;Thompson-Lowrey, A. J.&lt;/author&gt;&lt;author&gt;Reiss, A.&lt;/author&gt;&lt;author&gt;Mayorov, V.&lt;/author&gt;&lt;author&gt;Jia, H.&lt;/author&gt;&lt;author&gt;Biousse, V.&lt;/author&gt;&lt;author&gt;Newman, N. J.&lt;/author&gt;&lt;author&gt;Brown, M. D.&lt;/author&gt;&lt;/authors&gt;&lt;/contributors&gt;&lt;auth-address&gt;Department of Basic Medical Sciences, Mercer University School of Medicine, Macon, GA, USA.&lt;/auth-address&gt;&lt;titles&gt;&lt;title&gt;OPA1 mutations and mitochondrial DNA haplotypes in autosomal dominant optic atrophy&lt;/title&gt;&lt;secondary-title&gt;Genet Med&lt;/secondary-title&gt;&lt;/titles&gt;&lt;periodical&gt;&lt;full-title&gt;Genet Med&lt;/full-title&gt;&lt;/periodical&gt;&lt;pages&gt;217-25&lt;/pages&gt;&lt;volume&gt;8&lt;/volume&gt;&lt;number&gt;4&lt;/number&gt;&lt;keywords&gt;&lt;keyword&gt;Adolescent&lt;/keyword&gt;&lt;keyword&gt;Adult&lt;/keyword&gt;&lt;keyword&gt;Child&lt;/keyword&gt;&lt;keyword&gt;DNA Mutational Analysis&lt;/keyword&gt;&lt;keyword&gt;*DNA, Mitochondrial&lt;/keyword&gt;&lt;keyword&gt;Female&lt;/keyword&gt;&lt;keyword&gt;GTP Phosphohydrolases/*genetics&lt;/keyword&gt;&lt;keyword&gt;*Haplotypes&lt;/keyword&gt;&lt;keyword&gt;Heterozygote&lt;/keyword&gt;&lt;keyword&gt;Humans&lt;/keyword&gt;&lt;keyword&gt;Male&lt;/keyword&gt;&lt;keyword&gt;Middle Aged&lt;/keyword&gt;&lt;keyword&gt;Molecular Sequence Data&lt;/keyword&gt;&lt;keyword&gt;*Mutation&lt;/keyword&gt;&lt;keyword&gt;Mutation, Missense&lt;/keyword&gt;&lt;keyword&gt;Optic Atrophy, Autosomal Dominant/*genetics&lt;/keyword&gt;&lt;keyword&gt;Polymorphism, Genetic&lt;/keyword&gt;&lt;keyword&gt;Polymorphism, Single Nucleotide&lt;/keyword&gt;&lt;/keywords&gt;&lt;dates&gt;&lt;year&gt;2006&lt;/year&gt;&lt;pub-dates&gt;&lt;date&gt;Apr&lt;/date&gt;&lt;/pub-dates&gt;&lt;/dates&gt;&lt;isbn&gt;1098-3600 (Print)&amp;#xD;1098-3600 (Linking)&lt;/isbn&gt;&lt;accession-num&gt;16617242&lt;/accession-num&gt;&lt;urls&gt;&lt;related-urls&gt;&lt;url&gt;http://www.ncbi.nlm.nih.gov/pubmed/16617242&lt;/url&gt;&lt;/related-urls&gt;&lt;/urls&gt;&lt;electronic-resource-num&gt;10.109701.gim.0000214299.61930.c0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1)</w:t>
            </w:r>
            <w:r>
              <w:fldChar w:fldCharType="end"/>
            </w:r>
          </w:p>
        </w:tc>
      </w:tr>
      <w:tr w:rsidR="007C19A3" w:rsidRPr="008809CB" w14:paraId="45E6BAE5" w14:textId="77777777" w:rsidTr="00017D17">
        <w:trPr>
          <w:trHeight w:val="280"/>
        </w:trPr>
        <w:tc>
          <w:tcPr>
            <w:tcW w:w="1236" w:type="dxa"/>
            <w:noWrap/>
            <w:hideMark/>
          </w:tcPr>
          <w:p w14:paraId="0301525C" w14:textId="77777777" w:rsidR="008809CB" w:rsidRPr="008809CB" w:rsidRDefault="008809CB" w:rsidP="008809CB">
            <w:r w:rsidRPr="008809CB">
              <w:rPr>
                <w:rFonts w:hint="eastAsia"/>
              </w:rPr>
              <w:t>95</w:t>
            </w:r>
          </w:p>
        </w:tc>
        <w:tc>
          <w:tcPr>
            <w:tcW w:w="1108" w:type="dxa"/>
            <w:noWrap/>
            <w:hideMark/>
          </w:tcPr>
          <w:p w14:paraId="64C14579" w14:textId="77777777" w:rsidR="008809CB" w:rsidRPr="008809CB" w:rsidRDefault="008809CB" w:rsidP="008809CB">
            <w:r w:rsidRPr="008809CB">
              <w:rPr>
                <w:rFonts w:hint="eastAsia"/>
              </w:rPr>
              <w:t>T → M</w:t>
            </w:r>
          </w:p>
        </w:tc>
        <w:tc>
          <w:tcPr>
            <w:tcW w:w="1325" w:type="dxa"/>
            <w:noWrap/>
            <w:hideMark/>
          </w:tcPr>
          <w:p w14:paraId="659319AF" w14:textId="77777777" w:rsidR="008809CB" w:rsidRPr="008809CB" w:rsidRDefault="008809CB">
            <w:r w:rsidRPr="008809CB">
              <w:rPr>
                <w:rFonts w:hint="eastAsia"/>
              </w:rPr>
              <w:t>G domain</w:t>
            </w:r>
          </w:p>
        </w:tc>
        <w:tc>
          <w:tcPr>
            <w:tcW w:w="3514" w:type="dxa"/>
            <w:noWrap/>
            <w:hideMark/>
          </w:tcPr>
          <w:p w14:paraId="574D408A" w14:textId="77777777" w:rsidR="008809CB" w:rsidRPr="008809CB" w:rsidRDefault="008809CB"/>
        </w:tc>
        <w:tc>
          <w:tcPr>
            <w:tcW w:w="1113" w:type="dxa"/>
          </w:tcPr>
          <w:p w14:paraId="49B1D289" w14:textId="77777777" w:rsidR="008809CB" w:rsidRPr="008809CB" w:rsidRDefault="00881FBB">
            <w:r>
              <w:fldChar w:fldCharType="begin"/>
            </w:r>
            <w:r>
              <w:instrText xml:space="preserve"> ADDIN EN.CITE &lt;EndNote&gt;&lt;Cite&gt;&lt;Author&gt;Ferre&lt;/Author&gt;&lt;Year&gt;2009&lt;/Year&gt;&lt;RecNum&gt;7&lt;/RecNum&gt;&lt;DisplayText&gt;(3)&lt;/DisplayText&gt;&lt;record&gt;&lt;rec-number&gt;7&lt;/rec-number&gt;&lt;foreign-keys&gt;&lt;key app="EN" db-id="02vp552zxs0sscevpd8p0ewf2d2vsvszvas9" timestamp="1555042893"&gt;7&lt;/key&gt;&lt;/foreign-keys&gt;&lt;ref-type name="Journal Article"&gt;17&lt;/ref-type&gt;&lt;contributors&gt;&lt;authors&gt;&lt;author&gt;Ferre, M.&lt;/author&gt;&lt;author&gt;Bonneau, D.&lt;/author&gt;&lt;author&gt;Milea, D.&lt;/author&gt;&lt;author&gt;Chevrollier, A.&lt;/author&gt;&lt;author&gt;Verny, C.&lt;/author&gt;&lt;author&gt;Dollfus, H.&lt;/author&gt;&lt;author&gt;Ayuso, C.&lt;/author&gt;&lt;author&gt;Defoort, S.&lt;/author&gt;&lt;author&gt;Vignal, C.&lt;/author&gt;&lt;author&gt;Zanlonghi, X.&lt;/author&gt;&lt;author&gt;Charlin, J. F.&lt;/author&gt;&lt;author&gt;Kaplan, J.&lt;/author&gt;&lt;author&gt;Odent, S.&lt;/author&gt;&lt;author&gt;Hamel, C. P.&lt;/author&gt;&lt;author&gt;Procaccio, V.&lt;/author&gt;&lt;author&gt;Reynier, P.&lt;/author&gt;&lt;author&gt;Amati-Bonneau, P.&lt;/author&gt;&lt;/authors&gt;&lt;/contributors&gt;&lt;auth-address&gt;INSERM, U694, Angers, F-49000, France. MaFerre@chu-angers.fr&lt;/auth-address&gt;&lt;titles&gt;&lt;title&gt;Molecular screening of 980 cases of suspected hereditary optic neuropathy with a report on 77 novel OPA1 mutations&lt;/title&gt;&lt;secondary-title&gt;Hum Mutat&lt;/secondary-title&gt;&lt;/titles&gt;&lt;periodical&gt;&lt;full-title&gt;Hum Mutat&lt;/full-title&gt;&lt;/periodical&gt;&lt;pages&gt;E692-705&lt;/pages&gt;&lt;volume&gt;30&lt;/volume&gt;&lt;number&gt;7&lt;/number&gt;&lt;keywords&gt;&lt;keyword&gt;DNA, Mitochondrial&lt;/keyword&gt;&lt;keyword&gt;GTP Phosphohydrolases/*genetics&lt;/keyword&gt;&lt;keyword&gt;Genetic Testing&lt;/keyword&gt;&lt;keyword&gt;Humans&lt;/keyword&gt;&lt;keyword&gt;*Mutation&lt;/keyword&gt;&lt;keyword&gt;Optic Atrophies, Hereditary/*genetics&lt;/keyword&gt;&lt;keyword&gt;Optic Atrophy, Autosomal Dominant/genetics&lt;/keyword&gt;&lt;keyword&gt;Optic Atrophy, Hereditary, Leber/genetics&lt;/keyword&gt;&lt;keyword&gt;Proteins/*genetics&lt;/keyword&gt;&lt;/keywords&gt;&lt;dates&gt;&lt;year&gt;2009&lt;/year&gt;&lt;pub-dates&gt;&lt;date&gt;Jul&lt;/date&gt;&lt;/pub-dates&gt;&lt;/dates&gt;&lt;isbn&gt;1098-1004 (Electronic)&amp;#xD;1059-7794 (Linking)&lt;/isbn&gt;&lt;accession-num&gt;19319978&lt;/accession-num&gt;&lt;urls&gt;&lt;related-urls&gt;&lt;url&gt;http://www.ncbi.nlm.nih.gov/pubmed/19319978&lt;/url&gt;&lt;/related-urls&gt;&lt;/urls&gt;&lt;electronic-resource-num&gt;10.1002/humu.21025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3)</w:t>
            </w:r>
            <w:r>
              <w:fldChar w:fldCharType="end"/>
            </w:r>
          </w:p>
        </w:tc>
      </w:tr>
      <w:tr w:rsidR="007C19A3" w:rsidRPr="008809CB" w14:paraId="775DA9FC" w14:textId="77777777" w:rsidTr="00017D17">
        <w:trPr>
          <w:trHeight w:val="280"/>
        </w:trPr>
        <w:tc>
          <w:tcPr>
            <w:tcW w:w="1236" w:type="dxa"/>
            <w:noWrap/>
            <w:hideMark/>
          </w:tcPr>
          <w:p w14:paraId="3F9CB6F6" w14:textId="77777777" w:rsidR="008809CB" w:rsidRPr="008809CB" w:rsidRDefault="008809CB" w:rsidP="008809CB">
            <w:r w:rsidRPr="008809CB">
              <w:rPr>
                <w:rFonts w:hint="eastAsia"/>
              </w:rPr>
              <w:t>102</w:t>
            </w:r>
          </w:p>
        </w:tc>
        <w:tc>
          <w:tcPr>
            <w:tcW w:w="1108" w:type="dxa"/>
            <w:noWrap/>
            <w:hideMark/>
          </w:tcPr>
          <w:p w14:paraId="7A23D80D" w14:textId="77777777" w:rsidR="008809CB" w:rsidRPr="008809CB" w:rsidRDefault="008809CB" w:rsidP="008809CB">
            <w:r w:rsidRPr="008809CB">
              <w:rPr>
                <w:rFonts w:hint="eastAsia"/>
              </w:rPr>
              <w:t>Y → C</w:t>
            </w:r>
          </w:p>
        </w:tc>
        <w:tc>
          <w:tcPr>
            <w:tcW w:w="1325" w:type="dxa"/>
            <w:noWrap/>
            <w:hideMark/>
          </w:tcPr>
          <w:p w14:paraId="4C245F03" w14:textId="77777777" w:rsidR="008809CB" w:rsidRPr="008809CB" w:rsidRDefault="008809CB">
            <w:r w:rsidRPr="008809CB">
              <w:rPr>
                <w:rFonts w:hint="eastAsia"/>
              </w:rPr>
              <w:t>G domain</w:t>
            </w:r>
          </w:p>
        </w:tc>
        <w:tc>
          <w:tcPr>
            <w:tcW w:w="3514" w:type="dxa"/>
            <w:noWrap/>
            <w:hideMark/>
          </w:tcPr>
          <w:p w14:paraId="2A5DCC55" w14:textId="77777777" w:rsidR="008809CB" w:rsidRPr="008809CB" w:rsidRDefault="008809CB"/>
        </w:tc>
        <w:tc>
          <w:tcPr>
            <w:tcW w:w="1113" w:type="dxa"/>
          </w:tcPr>
          <w:p w14:paraId="6B74B557" w14:textId="77777777" w:rsidR="008809CB" w:rsidRPr="008809CB" w:rsidRDefault="00881FBB">
            <w:r>
              <w:fldChar w:fldCharType="begin"/>
            </w:r>
            <w:r>
              <w:instrText xml:space="preserve"> ADDIN EN.CITE &lt;EndNote&gt;&lt;Cite&gt;&lt;Author&gt;Ferre&lt;/Author&gt;&lt;Year&gt;2009&lt;/Year&gt;&lt;RecNum&gt;7&lt;/RecNum&gt;&lt;DisplayText&gt;(3)&lt;/DisplayText&gt;&lt;record&gt;&lt;rec-number&gt;7&lt;/rec-number&gt;&lt;foreign-keys&gt;&lt;key app="EN" db-id="02vp552zxs0sscevpd8p0ewf2d2vsvszvas9" timestamp="1555042893"&gt;7&lt;/key&gt;&lt;/foreign-keys&gt;&lt;ref-type name="Journal Article"&gt;17&lt;/ref-type&gt;&lt;contributors&gt;&lt;authors&gt;&lt;author&gt;Ferre, M.&lt;/author&gt;&lt;author&gt;Bonneau, D.&lt;/author&gt;&lt;author&gt;Milea, D.&lt;/author&gt;&lt;author&gt;Chevrollier, A.&lt;/author&gt;&lt;author&gt;Verny, C.&lt;/author&gt;&lt;author&gt;Dollfus, H.&lt;/author&gt;&lt;author&gt;Ayuso, C.&lt;/author&gt;&lt;author&gt;Defoort, S.&lt;/author&gt;&lt;author&gt;Vignal, C.&lt;/author&gt;&lt;author&gt;Zanlonghi, X.&lt;/author&gt;&lt;author&gt;Charlin, J. F.&lt;/author&gt;&lt;author&gt;Kaplan, J.&lt;/author&gt;&lt;author&gt;Odent, S.&lt;/author&gt;&lt;author&gt;Hamel, C. P.&lt;/author&gt;&lt;author&gt;Procaccio, V.&lt;/author&gt;&lt;author&gt;Reynier, P.&lt;/author&gt;&lt;author&gt;Amati-Bonneau, P.&lt;/author&gt;&lt;/authors&gt;&lt;/contributors&gt;&lt;auth-address&gt;INSERM, U694, Angers, F-49000, France. MaFerre@chu-angers.fr&lt;/auth-address&gt;&lt;titles&gt;&lt;title&gt;Molecular screening of 980 cases of suspected hereditary optic neuropathy with a report on 77 novel OPA1 mutations&lt;/title&gt;&lt;secondary-title&gt;Hum Mutat&lt;/secondary-title&gt;&lt;/titles&gt;&lt;periodical&gt;&lt;full-title&gt;Hum Mutat&lt;/full-title&gt;&lt;/periodical&gt;&lt;pages&gt;E692-705&lt;/pages&gt;&lt;volume&gt;30&lt;/volume&gt;&lt;number&gt;7&lt;/number&gt;&lt;keywords&gt;&lt;keyword&gt;DNA, Mitochondrial&lt;/keyword&gt;&lt;keyword&gt;GTP Phosphohydrolases/*genetics&lt;/keyword&gt;&lt;keyword&gt;Genetic Testing&lt;/keyword&gt;&lt;keyword&gt;Humans&lt;/keyword&gt;&lt;keyword&gt;*Mutation&lt;/keyword&gt;&lt;keyword&gt;Optic Atrophies, Hereditary/*genetics&lt;/keyword&gt;&lt;keyword&gt;Optic Atrophy, Autosomal Dominant/genetics&lt;/keyword&gt;&lt;keyword&gt;Optic Atrophy, Hereditary, Leber/genetics&lt;/keyword&gt;&lt;keyword&gt;Proteins/*genetics&lt;/keyword&gt;&lt;/keywords&gt;&lt;dates&gt;&lt;year&gt;2009&lt;/year&gt;&lt;pub-dates&gt;&lt;date&gt;Jul&lt;/date&gt;&lt;/pub-dates&gt;&lt;/dates&gt;&lt;isbn&gt;1098-1004 (Electronic)&amp;#xD;1059-7794 (Linking)&lt;/isbn&gt;&lt;accession-num&gt;19319978&lt;/accession-num&gt;&lt;urls&gt;&lt;related-urls&gt;&lt;url&gt;http://www.ncbi.nlm.nih.gov/pubmed/19319978&lt;/url&gt;&lt;/related-urls&gt;&lt;/urls&gt;&lt;electronic-resource-num&gt;10.1002/humu.21025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3)</w:t>
            </w:r>
            <w:r>
              <w:fldChar w:fldCharType="end"/>
            </w:r>
          </w:p>
        </w:tc>
      </w:tr>
      <w:tr w:rsidR="007C19A3" w:rsidRPr="008809CB" w14:paraId="13D55D16" w14:textId="77777777" w:rsidTr="00017D17">
        <w:trPr>
          <w:trHeight w:val="280"/>
        </w:trPr>
        <w:tc>
          <w:tcPr>
            <w:tcW w:w="1236" w:type="dxa"/>
            <w:noWrap/>
            <w:hideMark/>
          </w:tcPr>
          <w:p w14:paraId="5F4F3197" w14:textId="77777777" w:rsidR="008809CB" w:rsidRPr="008809CB" w:rsidRDefault="008809CB" w:rsidP="008809CB">
            <w:r w:rsidRPr="008809CB">
              <w:rPr>
                <w:rFonts w:hint="eastAsia"/>
              </w:rPr>
              <w:t>270</w:t>
            </w:r>
          </w:p>
        </w:tc>
        <w:tc>
          <w:tcPr>
            <w:tcW w:w="1108" w:type="dxa"/>
            <w:noWrap/>
            <w:hideMark/>
          </w:tcPr>
          <w:p w14:paraId="7C2E503C" w14:textId="77777777" w:rsidR="008809CB" w:rsidRPr="008809CB" w:rsidRDefault="008809CB" w:rsidP="008809CB">
            <w:r w:rsidRPr="008809CB">
              <w:rPr>
                <w:rFonts w:hint="eastAsia"/>
              </w:rPr>
              <w:t>E → K</w:t>
            </w:r>
          </w:p>
        </w:tc>
        <w:tc>
          <w:tcPr>
            <w:tcW w:w="1325" w:type="dxa"/>
            <w:noWrap/>
            <w:hideMark/>
          </w:tcPr>
          <w:p w14:paraId="17C8FA98" w14:textId="77777777" w:rsidR="008809CB" w:rsidRPr="008809CB" w:rsidRDefault="008809CB">
            <w:r w:rsidRPr="008809CB">
              <w:rPr>
                <w:rFonts w:hint="eastAsia"/>
              </w:rPr>
              <w:t>G domain</w:t>
            </w:r>
          </w:p>
        </w:tc>
        <w:tc>
          <w:tcPr>
            <w:tcW w:w="3514" w:type="dxa"/>
            <w:noWrap/>
            <w:hideMark/>
          </w:tcPr>
          <w:p w14:paraId="1442692C" w14:textId="77777777" w:rsidR="008809CB" w:rsidRPr="008809CB" w:rsidRDefault="008809CB"/>
        </w:tc>
        <w:tc>
          <w:tcPr>
            <w:tcW w:w="1113" w:type="dxa"/>
          </w:tcPr>
          <w:p w14:paraId="52C96931" w14:textId="77777777" w:rsidR="008809CB" w:rsidRPr="008809CB" w:rsidRDefault="00881FBB">
            <w:r>
              <w:fldChar w:fldCharType="begin">
                <w:fldData xml:space="preserve">PEVuZE5vdGU+PENpdGU+PEF1dGhvcj5QZXNjaDwvQXV0aG9yPjxZZWFyPjIwMDE8L1llYXI+PFJl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QZXNjaDwvQXV0aG9yPjxZZWFyPjIwMDE8L1llYXI+PFJl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4)</w:t>
            </w:r>
            <w:r>
              <w:fldChar w:fldCharType="end"/>
            </w:r>
          </w:p>
        </w:tc>
      </w:tr>
      <w:tr w:rsidR="007C19A3" w:rsidRPr="008809CB" w14:paraId="01869BC0" w14:textId="77777777" w:rsidTr="00017D17">
        <w:trPr>
          <w:trHeight w:val="280"/>
        </w:trPr>
        <w:tc>
          <w:tcPr>
            <w:tcW w:w="1236" w:type="dxa"/>
            <w:noWrap/>
            <w:hideMark/>
          </w:tcPr>
          <w:p w14:paraId="7B60D820" w14:textId="77777777" w:rsidR="008809CB" w:rsidRPr="008809CB" w:rsidRDefault="008809CB" w:rsidP="008809CB">
            <w:r w:rsidRPr="008809CB">
              <w:rPr>
                <w:rFonts w:hint="eastAsia"/>
              </w:rPr>
              <w:t>272</w:t>
            </w:r>
          </w:p>
        </w:tc>
        <w:tc>
          <w:tcPr>
            <w:tcW w:w="1108" w:type="dxa"/>
            <w:noWrap/>
            <w:hideMark/>
          </w:tcPr>
          <w:p w14:paraId="4D503A3C" w14:textId="77777777" w:rsidR="008809CB" w:rsidRPr="008809CB" w:rsidRDefault="008809CB" w:rsidP="008809CB">
            <w:r w:rsidRPr="008809CB">
              <w:rPr>
                <w:rFonts w:hint="eastAsia"/>
              </w:rPr>
              <w:t>L → P</w:t>
            </w:r>
          </w:p>
        </w:tc>
        <w:tc>
          <w:tcPr>
            <w:tcW w:w="1325" w:type="dxa"/>
            <w:noWrap/>
            <w:hideMark/>
          </w:tcPr>
          <w:p w14:paraId="19D6FE52" w14:textId="77777777" w:rsidR="008809CB" w:rsidRPr="008809CB" w:rsidRDefault="008809CB">
            <w:r w:rsidRPr="008809CB">
              <w:rPr>
                <w:rFonts w:hint="eastAsia"/>
              </w:rPr>
              <w:t>G domain</w:t>
            </w:r>
          </w:p>
        </w:tc>
        <w:tc>
          <w:tcPr>
            <w:tcW w:w="3514" w:type="dxa"/>
            <w:noWrap/>
            <w:hideMark/>
          </w:tcPr>
          <w:p w14:paraId="67E74031" w14:textId="77777777" w:rsidR="008809CB" w:rsidRPr="008809CB" w:rsidRDefault="008809CB"/>
        </w:tc>
        <w:tc>
          <w:tcPr>
            <w:tcW w:w="1113" w:type="dxa"/>
          </w:tcPr>
          <w:p w14:paraId="2D967EAE" w14:textId="77777777" w:rsidR="008809CB" w:rsidRPr="008809CB" w:rsidRDefault="00881FBB">
            <w:r>
              <w:fldChar w:fldCharType="begin">
                <w:fldData xml:space="preserve">PEVuZE5vdGU+PENpdGU+PEF1dGhvcj5CYXJpczwvQXV0aG9yPjxZZWFyPjIwMDM8L1llYXI+PFJl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YXJpczwvQXV0aG9yPjxZZWFyPjIwMDM8L1llYXI+PFJl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5)</w:t>
            </w:r>
            <w:r>
              <w:fldChar w:fldCharType="end"/>
            </w:r>
          </w:p>
        </w:tc>
      </w:tr>
      <w:tr w:rsidR="007C19A3" w:rsidRPr="008809CB" w14:paraId="1065F08D" w14:textId="77777777" w:rsidTr="00017D17">
        <w:trPr>
          <w:trHeight w:val="280"/>
        </w:trPr>
        <w:tc>
          <w:tcPr>
            <w:tcW w:w="1236" w:type="dxa"/>
            <w:noWrap/>
            <w:hideMark/>
          </w:tcPr>
          <w:p w14:paraId="2411D39E" w14:textId="77777777" w:rsidR="008809CB" w:rsidRPr="008809CB" w:rsidRDefault="008809CB" w:rsidP="008809CB">
            <w:r w:rsidRPr="008809CB">
              <w:rPr>
                <w:rFonts w:hint="eastAsia"/>
              </w:rPr>
              <w:t>273</w:t>
            </w:r>
          </w:p>
        </w:tc>
        <w:tc>
          <w:tcPr>
            <w:tcW w:w="1108" w:type="dxa"/>
            <w:noWrap/>
            <w:hideMark/>
          </w:tcPr>
          <w:p w14:paraId="5AF01716" w14:textId="77777777" w:rsidR="008809CB" w:rsidRPr="008809CB" w:rsidRDefault="008809CB" w:rsidP="008809CB">
            <w:r w:rsidRPr="008809CB">
              <w:rPr>
                <w:rFonts w:hint="eastAsia"/>
              </w:rPr>
              <w:t>D → A</w:t>
            </w:r>
          </w:p>
        </w:tc>
        <w:tc>
          <w:tcPr>
            <w:tcW w:w="1325" w:type="dxa"/>
            <w:noWrap/>
            <w:hideMark/>
          </w:tcPr>
          <w:p w14:paraId="47B27F4C" w14:textId="77777777" w:rsidR="008809CB" w:rsidRPr="008809CB" w:rsidRDefault="008809CB">
            <w:r w:rsidRPr="008809CB">
              <w:rPr>
                <w:rFonts w:hint="eastAsia"/>
              </w:rPr>
              <w:t>G domain</w:t>
            </w:r>
          </w:p>
        </w:tc>
        <w:tc>
          <w:tcPr>
            <w:tcW w:w="3514" w:type="dxa"/>
            <w:noWrap/>
            <w:hideMark/>
          </w:tcPr>
          <w:p w14:paraId="25CA4FBE" w14:textId="77777777" w:rsidR="008809CB" w:rsidRPr="008809CB" w:rsidRDefault="008809CB"/>
        </w:tc>
        <w:tc>
          <w:tcPr>
            <w:tcW w:w="1113" w:type="dxa"/>
          </w:tcPr>
          <w:p w14:paraId="5D61EA4A" w14:textId="77777777" w:rsidR="008809CB" w:rsidRPr="008809CB" w:rsidRDefault="00881FBB">
            <w:r>
              <w:fldChar w:fldCharType="begin">
                <w:fldData xml:space="preserve">PEVuZE5vdGU+PENpdGU+PEF1dGhvcj5QZXNjaDwvQXV0aG9yPjxZZWFyPjIwMDE8L1llYXI+PFJl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QZXNjaDwvQXV0aG9yPjxZZWFyPjIwMDE8L1llYXI+PFJl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4)</w:t>
            </w:r>
            <w:r>
              <w:fldChar w:fldCharType="end"/>
            </w:r>
          </w:p>
        </w:tc>
      </w:tr>
      <w:tr w:rsidR="007C19A3" w:rsidRPr="008809CB" w14:paraId="2FC147D6" w14:textId="77777777" w:rsidTr="00017D17">
        <w:trPr>
          <w:trHeight w:val="280"/>
        </w:trPr>
        <w:tc>
          <w:tcPr>
            <w:tcW w:w="1236" w:type="dxa"/>
            <w:noWrap/>
            <w:hideMark/>
          </w:tcPr>
          <w:p w14:paraId="31CA18A1" w14:textId="77777777" w:rsidR="008809CB" w:rsidRPr="008809CB" w:rsidRDefault="008809CB" w:rsidP="008809CB">
            <w:r w:rsidRPr="008809CB">
              <w:rPr>
                <w:rFonts w:hint="eastAsia"/>
              </w:rPr>
              <w:t>290</w:t>
            </w:r>
          </w:p>
        </w:tc>
        <w:tc>
          <w:tcPr>
            <w:tcW w:w="1108" w:type="dxa"/>
            <w:noWrap/>
            <w:hideMark/>
          </w:tcPr>
          <w:p w14:paraId="311FB64D" w14:textId="77777777" w:rsidR="008809CB" w:rsidRPr="008809CB" w:rsidRDefault="008809CB" w:rsidP="008809CB">
            <w:r w:rsidRPr="008809CB">
              <w:rPr>
                <w:rFonts w:hint="eastAsia"/>
              </w:rPr>
              <w:t>R → Q</w:t>
            </w:r>
          </w:p>
        </w:tc>
        <w:tc>
          <w:tcPr>
            <w:tcW w:w="1325" w:type="dxa"/>
            <w:noWrap/>
            <w:hideMark/>
          </w:tcPr>
          <w:p w14:paraId="28A16B56" w14:textId="77777777" w:rsidR="008809CB" w:rsidRPr="008809CB" w:rsidRDefault="008809CB">
            <w:r w:rsidRPr="008809CB">
              <w:rPr>
                <w:rFonts w:hint="eastAsia"/>
              </w:rPr>
              <w:t>G domain</w:t>
            </w:r>
          </w:p>
        </w:tc>
        <w:tc>
          <w:tcPr>
            <w:tcW w:w="3514" w:type="dxa"/>
            <w:noWrap/>
            <w:hideMark/>
          </w:tcPr>
          <w:p w14:paraId="539F8108" w14:textId="77777777" w:rsidR="008809CB" w:rsidRPr="008809CB" w:rsidRDefault="008809CB"/>
        </w:tc>
        <w:tc>
          <w:tcPr>
            <w:tcW w:w="1113" w:type="dxa"/>
          </w:tcPr>
          <w:p w14:paraId="2925F1FD" w14:textId="77777777" w:rsidR="008809CB" w:rsidRPr="008809CB" w:rsidRDefault="009A6C2C">
            <w:r>
              <w:fldChar w:fldCharType="begin">
                <w:fldData xml:space="preserve">PEVuZE5vdGU+PENpdGU+PEF1dGhvcj5EZWxldHRyZTwvQXV0aG9yPjxZZWFyPjIwMDE8L1llYXI+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EZWxldHRyZTwvQXV0aG9yPjxZZWFyPjIwMDE8L1llYXI+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4, 6-8)</w:t>
            </w:r>
            <w:r>
              <w:fldChar w:fldCharType="end"/>
            </w:r>
          </w:p>
        </w:tc>
      </w:tr>
      <w:tr w:rsidR="007C19A3" w:rsidRPr="008809CB" w14:paraId="246A989E" w14:textId="77777777" w:rsidTr="00017D17">
        <w:trPr>
          <w:trHeight w:val="280"/>
        </w:trPr>
        <w:tc>
          <w:tcPr>
            <w:tcW w:w="1236" w:type="dxa"/>
            <w:noWrap/>
            <w:hideMark/>
          </w:tcPr>
          <w:p w14:paraId="24ED96D0" w14:textId="77777777" w:rsidR="008809CB" w:rsidRPr="008809CB" w:rsidRDefault="008809CB" w:rsidP="008809CB">
            <w:r w:rsidRPr="008809CB">
              <w:rPr>
                <w:rFonts w:hint="eastAsia"/>
              </w:rPr>
              <w:t>290</w:t>
            </w:r>
          </w:p>
        </w:tc>
        <w:tc>
          <w:tcPr>
            <w:tcW w:w="1108" w:type="dxa"/>
            <w:noWrap/>
            <w:hideMark/>
          </w:tcPr>
          <w:p w14:paraId="49BF7AA2" w14:textId="77777777" w:rsidR="008809CB" w:rsidRPr="008809CB" w:rsidRDefault="008809CB" w:rsidP="008809CB">
            <w:r w:rsidRPr="008809CB">
              <w:rPr>
                <w:rFonts w:hint="eastAsia"/>
              </w:rPr>
              <w:t>R</w:t>
            </w:r>
            <w:r w:rsidR="00017D17">
              <w:t xml:space="preserve"> </w:t>
            </w:r>
            <w:r w:rsidRPr="008809CB">
              <w:rPr>
                <w:rFonts w:hint="eastAsia"/>
              </w:rPr>
              <w:t>→ W</w:t>
            </w:r>
          </w:p>
        </w:tc>
        <w:tc>
          <w:tcPr>
            <w:tcW w:w="1325" w:type="dxa"/>
            <w:noWrap/>
            <w:hideMark/>
          </w:tcPr>
          <w:p w14:paraId="51D08738" w14:textId="77777777" w:rsidR="008809CB" w:rsidRPr="008809CB" w:rsidRDefault="008809CB">
            <w:r w:rsidRPr="008809CB">
              <w:rPr>
                <w:rFonts w:hint="eastAsia"/>
              </w:rPr>
              <w:t>G domain</w:t>
            </w:r>
          </w:p>
        </w:tc>
        <w:tc>
          <w:tcPr>
            <w:tcW w:w="3514" w:type="dxa"/>
            <w:noWrap/>
            <w:hideMark/>
          </w:tcPr>
          <w:p w14:paraId="47E05E8A" w14:textId="77777777" w:rsidR="008809CB" w:rsidRPr="008809CB" w:rsidRDefault="008809CB"/>
        </w:tc>
        <w:tc>
          <w:tcPr>
            <w:tcW w:w="1113" w:type="dxa"/>
          </w:tcPr>
          <w:p w14:paraId="05979CE4" w14:textId="77777777" w:rsidR="008809CB" w:rsidRPr="008809CB" w:rsidRDefault="009A6C2C">
            <w:r>
              <w:fldChar w:fldCharType="begin">
                <w:fldData xml:space="preserve">PEVuZE5vdGU+PENpdGU+PEF1dGhvcj5QZXNjaDwvQXV0aG9yPjxZZWFyPjIwMDE8L1llYXI+PFJl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QZXNjaDwvQXV0aG9yPjxZZWFyPjIwMDE8L1llYXI+PFJl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4)</w:t>
            </w:r>
            <w:r>
              <w:fldChar w:fldCharType="end"/>
            </w:r>
          </w:p>
        </w:tc>
      </w:tr>
      <w:tr w:rsidR="007C19A3" w:rsidRPr="008809CB" w14:paraId="219B4771" w14:textId="77777777" w:rsidTr="00017D17">
        <w:trPr>
          <w:trHeight w:val="280"/>
        </w:trPr>
        <w:tc>
          <w:tcPr>
            <w:tcW w:w="1236" w:type="dxa"/>
            <w:noWrap/>
            <w:hideMark/>
          </w:tcPr>
          <w:p w14:paraId="286DAB4F" w14:textId="77777777" w:rsidR="008809CB" w:rsidRPr="008809CB" w:rsidRDefault="008809CB" w:rsidP="008809CB">
            <w:r w:rsidRPr="008809CB">
              <w:rPr>
                <w:rFonts w:hint="eastAsia"/>
              </w:rPr>
              <w:t>293 – 294</w:t>
            </w:r>
          </w:p>
        </w:tc>
        <w:tc>
          <w:tcPr>
            <w:tcW w:w="1108" w:type="dxa"/>
            <w:noWrap/>
            <w:hideMark/>
          </w:tcPr>
          <w:p w14:paraId="1251BB3C" w14:textId="77777777" w:rsidR="008809CB" w:rsidRPr="008809CB" w:rsidRDefault="008809CB" w:rsidP="008809CB">
            <w:r w:rsidRPr="008809CB">
              <w:rPr>
                <w:rFonts w:hint="eastAsia"/>
              </w:rPr>
              <w:t>Missing</w:t>
            </w:r>
          </w:p>
        </w:tc>
        <w:tc>
          <w:tcPr>
            <w:tcW w:w="1325" w:type="dxa"/>
            <w:noWrap/>
            <w:hideMark/>
          </w:tcPr>
          <w:p w14:paraId="6488B5DA" w14:textId="77777777" w:rsidR="008809CB" w:rsidRPr="008809CB" w:rsidRDefault="008809CB">
            <w:r w:rsidRPr="008809CB">
              <w:rPr>
                <w:rFonts w:hint="eastAsia"/>
              </w:rPr>
              <w:t>G domain</w:t>
            </w:r>
          </w:p>
        </w:tc>
        <w:tc>
          <w:tcPr>
            <w:tcW w:w="3514" w:type="dxa"/>
            <w:noWrap/>
            <w:hideMark/>
          </w:tcPr>
          <w:p w14:paraId="6BB549DA" w14:textId="77777777" w:rsidR="008809CB" w:rsidRPr="008809CB" w:rsidRDefault="008809CB"/>
        </w:tc>
        <w:tc>
          <w:tcPr>
            <w:tcW w:w="1113" w:type="dxa"/>
          </w:tcPr>
          <w:p w14:paraId="24DF3259" w14:textId="77777777" w:rsidR="008809CB" w:rsidRPr="008809CB" w:rsidRDefault="009A6C2C">
            <w:r>
              <w:fldChar w:fldCharType="begin"/>
            </w:r>
            <w:r>
              <w:instrText xml:space="preserve"> ADDIN EN.CITE &lt;EndNote&gt;&lt;Cite&gt;&lt;Author&gt;Ferre&lt;/Author&gt;&lt;Year&gt;2009&lt;/Year&gt;&lt;RecNum&gt;7&lt;/RecNum&gt;&lt;DisplayText&gt;(3)&lt;/DisplayText&gt;&lt;record&gt;&lt;rec-number&gt;7&lt;/rec-number&gt;&lt;foreign-keys&gt;&lt;key app="EN" db-id="02vp552zxs0sscevpd8p0ewf2d2vsvszvas9" timestamp="1555042893"&gt;7&lt;/key&gt;&lt;/foreign-keys&gt;&lt;ref-type name="Journal Article"&gt;17&lt;/ref-type&gt;&lt;contributors&gt;&lt;authors&gt;&lt;author&gt;Ferre, M.&lt;/author&gt;&lt;author&gt;Bonneau, D.&lt;/author&gt;&lt;author&gt;Milea, D.&lt;/author&gt;&lt;author&gt;Chevrollier, A.&lt;/author&gt;&lt;author&gt;Verny, C.&lt;/author&gt;&lt;author&gt;Dollfus, H.&lt;/author&gt;&lt;author&gt;Ayuso, C.&lt;/author&gt;&lt;author&gt;Defoort, S.&lt;/author&gt;&lt;author&gt;Vignal, C.&lt;/author&gt;&lt;author&gt;Zanlonghi, X.&lt;/author&gt;&lt;author&gt;Charlin, J. F.&lt;/author&gt;&lt;author&gt;Kaplan, J.&lt;/author&gt;&lt;author&gt;Odent, S.&lt;/author&gt;&lt;author&gt;Hamel, C. P.&lt;/author&gt;&lt;author&gt;Procaccio, V.&lt;/author&gt;&lt;author&gt;Reynier, P.&lt;/author&gt;&lt;author&gt;Amati-Bonneau, P.&lt;/author&gt;&lt;/authors&gt;&lt;/contributors&gt;&lt;auth-address&gt;INSERM, U694, Angers, F-49000, France. MaFerre@chu-angers.fr&lt;/auth-address&gt;&lt;titles&gt;&lt;title&gt;Molecular screening of 980 cases of suspected hereditary optic neuropathy with a report on 77 novel OPA1 mutations&lt;/title&gt;&lt;secondary-title&gt;Hum Mutat&lt;/secondary-title&gt;&lt;/titles&gt;&lt;periodical&gt;&lt;full-title&gt;Hum Mutat&lt;/full-title&gt;&lt;/periodical&gt;&lt;pages&gt;E692-705&lt;/pages&gt;&lt;volume&gt;30&lt;/volume&gt;&lt;number&gt;7&lt;/number&gt;&lt;keywords&gt;&lt;keyword&gt;DNA, Mitochondrial&lt;/keyword&gt;&lt;keyword&gt;GTP Phosphohydrolases/*genetics&lt;/keyword&gt;&lt;keyword&gt;Genetic Testing&lt;/keyword&gt;&lt;keyword&gt;Humans&lt;/keyword&gt;&lt;keyword&gt;*Mutation&lt;/keyword&gt;&lt;keyword&gt;Optic Atrophies, Hereditary/*genetics&lt;/keyword&gt;&lt;keyword&gt;Optic Atrophy, Autosomal Dominant/genetics&lt;/keyword&gt;&lt;keyword&gt;Optic Atrophy, Hereditary, Leber/genetics&lt;/keyword&gt;&lt;keyword&gt;Proteins/*genetics&lt;/keyword&gt;&lt;/keywords&gt;&lt;dates&gt;&lt;year&gt;2009&lt;/year&gt;&lt;pub-dates&gt;&lt;date&gt;Jul&lt;/date&gt;&lt;/pub-dates&gt;&lt;/dates&gt;&lt;isbn&gt;1098-1004 (Electronic)&amp;#xD;1059-7794 (Linking)&lt;/isbn&gt;&lt;accession-num&gt;19319978&lt;/accession-num&gt;&lt;urls&gt;&lt;related-urls&gt;&lt;url&gt;http://www.ncbi.nlm.nih.gov/pubmed/19319978&lt;/url&gt;&lt;/related-urls&gt;&lt;/urls&gt;&lt;electronic-resource-num&gt;10.1002/humu.21025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3)</w:t>
            </w:r>
            <w:r>
              <w:fldChar w:fldCharType="end"/>
            </w:r>
          </w:p>
        </w:tc>
      </w:tr>
      <w:tr w:rsidR="007C19A3" w:rsidRPr="008809CB" w14:paraId="63DAEFED" w14:textId="77777777" w:rsidTr="00017D17">
        <w:trPr>
          <w:trHeight w:val="280"/>
        </w:trPr>
        <w:tc>
          <w:tcPr>
            <w:tcW w:w="1236" w:type="dxa"/>
            <w:noWrap/>
            <w:hideMark/>
          </w:tcPr>
          <w:p w14:paraId="5D107BFC" w14:textId="77777777" w:rsidR="008809CB" w:rsidRPr="008809CB" w:rsidRDefault="008809CB" w:rsidP="008809CB">
            <w:r w:rsidRPr="008809CB">
              <w:rPr>
                <w:rFonts w:hint="eastAsia"/>
              </w:rPr>
              <w:t>300</w:t>
            </w:r>
          </w:p>
        </w:tc>
        <w:tc>
          <w:tcPr>
            <w:tcW w:w="1108" w:type="dxa"/>
            <w:noWrap/>
            <w:hideMark/>
          </w:tcPr>
          <w:p w14:paraId="5C716CC1" w14:textId="77777777" w:rsidR="008809CB" w:rsidRPr="008809CB" w:rsidRDefault="008809CB" w:rsidP="008809CB">
            <w:r w:rsidRPr="008809CB">
              <w:rPr>
                <w:rFonts w:hint="eastAsia"/>
              </w:rPr>
              <w:t>G → E</w:t>
            </w:r>
          </w:p>
        </w:tc>
        <w:tc>
          <w:tcPr>
            <w:tcW w:w="1325" w:type="dxa"/>
            <w:noWrap/>
            <w:hideMark/>
          </w:tcPr>
          <w:p w14:paraId="06660BC6" w14:textId="77777777" w:rsidR="008809CB" w:rsidRPr="008809CB" w:rsidRDefault="008809CB">
            <w:r w:rsidRPr="008809CB">
              <w:rPr>
                <w:rFonts w:hint="eastAsia"/>
              </w:rPr>
              <w:t>G domain</w:t>
            </w:r>
          </w:p>
        </w:tc>
        <w:tc>
          <w:tcPr>
            <w:tcW w:w="3514" w:type="dxa"/>
            <w:noWrap/>
            <w:hideMark/>
          </w:tcPr>
          <w:p w14:paraId="13DE4E60" w14:textId="77777777" w:rsidR="008809CB" w:rsidRPr="008809CB" w:rsidRDefault="008809CB">
            <w:r w:rsidRPr="008809CB">
              <w:rPr>
                <w:rFonts w:hint="eastAsia"/>
              </w:rPr>
              <w:t>Loss of GTPase activity; loss of function in promoting mitochondrial fusion.</w:t>
            </w:r>
          </w:p>
        </w:tc>
        <w:tc>
          <w:tcPr>
            <w:tcW w:w="1113" w:type="dxa"/>
          </w:tcPr>
          <w:p w14:paraId="52716921" w14:textId="77777777" w:rsidR="008809CB" w:rsidRPr="008809CB" w:rsidRDefault="009A6C2C">
            <w:r>
              <w:fldChar w:fldCharType="begin">
                <w:fldData xml:space="preserve">PEVuZE5vdGU+PENpdGU+PEF1dGhvcj5EZWxldHRyZTwvQXV0aG9yPjxZZWFyPjIwMDA8L1llYXI+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EZWxldHRyZTwvQXV0aG9yPjxZZWFyPjIwMDA8L1llYXI+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8-10)</w:t>
            </w:r>
            <w:r>
              <w:fldChar w:fldCharType="end"/>
            </w:r>
          </w:p>
        </w:tc>
      </w:tr>
      <w:tr w:rsidR="007C19A3" w:rsidRPr="008809CB" w14:paraId="190BCB19" w14:textId="77777777" w:rsidTr="00017D17">
        <w:trPr>
          <w:trHeight w:val="280"/>
        </w:trPr>
        <w:tc>
          <w:tcPr>
            <w:tcW w:w="1236" w:type="dxa"/>
            <w:noWrap/>
            <w:hideMark/>
          </w:tcPr>
          <w:p w14:paraId="6133483D" w14:textId="77777777" w:rsidR="008809CB" w:rsidRPr="008809CB" w:rsidRDefault="008809CB" w:rsidP="008809CB">
            <w:r w:rsidRPr="008809CB">
              <w:rPr>
                <w:rFonts w:hint="eastAsia"/>
              </w:rPr>
              <w:t>310</w:t>
            </w:r>
          </w:p>
        </w:tc>
        <w:tc>
          <w:tcPr>
            <w:tcW w:w="1108" w:type="dxa"/>
            <w:noWrap/>
            <w:hideMark/>
          </w:tcPr>
          <w:p w14:paraId="076730A5" w14:textId="77777777" w:rsidR="008809CB" w:rsidRPr="008809CB" w:rsidRDefault="008809CB" w:rsidP="008809CB">
            <w:r w:rsidRPr="008809CB">
              <w:rPr>
                <w:rFonts w:hint="eastAsia"/>
              </w:rPr>
              <w:t>Q → R</w:t>
            </w:r>
          </w:p>
        </w:tc>
        <w:tc>
          <w:tcPr>
            <w:tcW w:w="1325" w:type="dxa"/>
            <w:noWrap/>
            <w:hideMark/>
          </w:tcPr>
          <w:p w14:paraId="1CC1CD4F" w14:textId="77777777" w:rsidR="008809CB" w:rsidRPr="008809CB" w:rsidRDefault="008809CB">
            <w:r w:rsidRPr="008809CB">
              <w:rPr>
                <w:rFonts w:hint="eastAsia"/>
              </w:rPr>
              <w:t>G domain</w:t>
            </w:r>
          </w:p>
        </w:tc>
        <w:tc>
          <w:tcPr>
            <w:tcW w:w="3514" w:type="dxa"/>
            <w:noWrap/>
            <w:hideMark/>
          </w:tcPr>
          <w:p w14:paraId="51EE1F59" w14:textId="77777777" w:rsidR="008809CB" w:rsidRPr="008809CB" w:rsidRDefault="008809CB"/>
        </w:tc>
        <w:tc>
          <w:tcPr>
            <w:tcW w:w="1113" w:type="dxa"/>
          </w:tcPr>
          <w:p w14:paraId="37357665" w14:textId="77777777" w:rsidR="008809CB" w:rsidRPr="008809CB" w:rsidRDefault="009A6C2C">
            <w:r>
              <w:fldChar w:fldCharType="begin"/>
            </w:r>
            <w:r>
              <w:instrText xml:space="preserve"> ADDIN EN.CITE &lt;EndNote&gt;&lt;Cite&gt;&lt;Author&gt;Ferre&lt;/Author&gt;&lt;Year&gt;2009&lt;/Year&gt;&lt;RecNum&gt;7&lt;/RecNum&gt;&lt;DisplayText&gt;(3)&lt;/DisplayText&gt;&lt;record&gt;&lt;rec-number&gt;7&lt;/rec-number&gt;&lt;foreign-keys&gt;&lt;key app="EN" db-id="02vp552zxs0sscevpd8p0ewf2d2vsvszvas9" timestamp="1555042893"&gt;7&lt;/key&gt;&lt;/foreign-keys&gt;&lt;ref-type name="Journal Article"&gt;17&lt;/ref-type&gt;&lt;contributors&gt;&lt;authors&gt;&lt;author&gt;Ferre, M.&lt;/author&gt;&lt;author&gt;Bonneau, D.&lt;/author&gt;&lt;author&gt;Milea, D.&lt;/author&gt;&lt;author&gt;Chevrollier, A.&lt;/author&gt;&lt;author&gt;Verny, C.&lt;/author&gt;&lt;author&gt;Dollfus, H.&lt;/author&gt;&lt;author&gt;Ayuso, C.&lt;/author&gt;&lt;author&gt;Defoort, S.&lt;/author&gt;&lt;author&gt;Vignal, C.&lt;/author&gt;&lt;author&gt;Zanlonghi, X.&lt;/author&gt;&lt;author&gt;Charlin, J. F.&lt;/author&gt;&lt;author&gt;Kaplan, J.&lt;/author&gt;&lt;author&gt;Odent, S.&lt;/author&gt;&lt;author&gt;Hamel, C. P.&lt;/author&gt;&lt;author&gt;Procaccio, V.&lt;/author&gt;&lt;author&gt;Reynier, P.&lt;/author&gt;&lt;author&gt;Amati-Bonneau, P.&lt;/author&gt;&lt;/authors&gt;&lt;/contributors&gt;&lt;auth-address&gt;INSERM, U694, Angers, F-49000, France. MaFerre@chu-angers.fr&lt;/auth-address&gt;&lt;titles&gt;&lt;title&gt;Molecular screening of 980 cases of suspected hereditary optic neuropathy with a report on 77 novel OPA1 mutations&lt;/title&gt;&lt;secondary-title&gt;Hum Mutat&lt;/secondary-title&gt;&lt;/titles&gt;&lt;periodical&gt;&lt;full-title&gt;Hum Mutat&lt;/full-title&gt;&lt;/periodical&gt;&lt;pages&gt;E692-705&lt;/pages&gt;&lt;volume&gt;30&lt;/volume&gt;&lt;number&gt;7&lt;/number&gt;&lt;keywords&gt;&lt;keyword&gt;DNA, Mitochondrial&lt;/keyword&gt;&lt;keyword&gt;GTP Phosphohydrolases/*genetics&lt;/keyword&gt;&lt;keyword&gt;Genetic Testing&lt;/keyword&gt;&lt;keyword&gt;Humans&lt;/keyword&gt;&lt;keyword&gt;*Mutation&lt;/keyword&gt;&lt;keyword&gt;Optic Atrophies, Hereditary/*genetics&lt;/keyword&gt;&lt;keyword&gt;Optic Atrophy, Autosomal Dominant/genetics&lt;/keyword&gt;&lt;keyword&gt;Optic Atrophy, Hereditary, Leber/genetics&lt;/keyword&gt;&lt;keyword&gt;Proteins/*genetics&lt;/keyword&gt;&lt;/keywords&gt;&lt;dates&gt;&lt;year&gt;2009&lt;/year&gt;&lt;pub-dates&gt;&lt;date&gt;Jul&lt;/date&gt;&lt;/pub-dates&gt;&lt;/dates&gt;&lt;isbn&gt;1098-1004 (Electronic)&amp;#xD;1059-7794 (Linking)&lt;/isbn&gt;&lt;accession-num&gt;19319978&lt;/accession-num&gt;&lt;urls&gt;&lt;related-urls&gt;&lt;url&gt;http://www.ncbi.nlm.nih.gov/pubmed/19319978&lt;/url&gt;&lt;/related-urls&gt;&lt;/urls&gt;&lt;electronic-resource-num&gt;10.1002/humu.21025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3)</w:t>
            </w:r>
            <w:r>
              <w:fldChar w:fldCharType="end"/>
            </w:r>
          </w:p>
        </w:tc>
      </w:tr>
      <w:tr w:rsidR="007C19A3" w:rsidRPr="008809CB" w14:paraId="20D14FA8" w14:textId="77777777" w:rsidTr="00017D17">
        <w:trPr>
          <w:trHeight w:val="280"/>
        </w:trPr>
        <w:tc>
          <w:tcPr>
            <w:tcW w:w="1236" w:type="dxa"/>
            <w:noWrap/>
            <w:hideMark/>
          </w:tcPr>
          <w:p w14:paraId="747B3FB7" w14:textId="77777777" w:rsidR="008809CB" w:rsidRPr="008809CB" w:rsidRDefault="008809CB" w:rsidP="008809CB">
            <w:r w:rsidRPr="008809CB">
              <w:rPr>
                <w:rFonts w:hint="eastAsia"/>
              </w:rPr>
              <w:t>324 – 326</w:t>
            </w:r>
          </w:p>
        </w:tc>
        <w:tc>
          <w:tcPr>
            <w:tcW w:w="1108" w:type="dxa"/>
            <w:noWrap/>
            <w:hideMark/>
          </w:tcPr>
          <w:p w14:paraId="3748542E" w14:textId="77777777" w:rsidR="008809CB" w:rsidRPr="008809CB" w:rsidRDefault="008809CB" w:rsidP="008809CB">
            <w:r w:rsidRPr="008809CB">
              <w:rPr>
                <w:rFonts w:hint="eastAsia"/>
              </w:rPr>
              <w:t>Missing</w:t>
            </w:r>
          </w:p>
        </w:tc>
        <w:tc>
          <w:tcPr>
            <w:tcW w:w="1325" w:type="dxa"/>
            <w:noWrap/>
            <w:hideMark/>
          </w:tcPr>
          <w:p w14:paraId="6CD2368F" w14:textId="77777777" w:rsidR="008809CB" w:rsidRPr="008809CB" w:rsidRDefault="008809CB">
            <w:r w:rsidRPr="008809CB">
              <w:rPr>
                <w:rFonts w:hint="eastAsia"/>
              </w:rPr>
              <w:t>G domain</w:t>
            </w:r>
          </w:p>
        </w:tc>
        <w:tc>
          <w:tcPr>
            <w:tcW w:w="3514" w:type="dxa"/>
            <w:noWrap/>
            <w:hideMark/>
          </w:tcPr>
          <w:p w14:paraId="57840196" w14:textId="77777777" w:rsidR="008809CB" w:rsidRPr="008809CB" w:rsidRDefault="008809CB"/>
        </w:tc>
        <w:tc>
          <w:tcPr>
            <w:tcW w:w="1113" w:type="dxa"/>
          </w:tcPr>
          <w:p w14:paraId="7E3DB839" w14:textId="77777777" w:rsidR="008809CB" w:rsidRPr="008809CB" w:rsidRDefault="00857D27">
            <w:r>
              <w:fldChar w:fldCharType="begin">
                <w:fldData xml:space="preserve">PEVuZE5vdGU+PENpdGU+PEF1dGhvcj5QdW9taWxhPC9BdXRob3I+PFllYXI+MjAwNTwvWWVhcj48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QdW9taWxhPC9BdXRob3I+PFllYXI+MjAwNTwvWWVhcj48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11)</w:t>
            </w:r>
            <w:r>
              <w:fldChar w:fldCharType="end"/>
            </w:r>
          </w:p>
        </w:tc>
      </w:tr>
      <w:tr w:rsidR="007C19A3" w:rsidRPr="008809CB" w14:paraId="10A79F1F" w14:textId="77777777" w:rsidTr="00017D17">
        <w:trPr>
          <w:trHeight w:val="280"/>
        </w:trPr>
        <w:tc>
          <w:tcPr>
            <w:tcW w:w="1236" w:type="dxa"/>
            <w:noWrap/>
            <w:hideMark/>
          </w:tcPr>
          <w:p w14:paraId="18E997B5" w14:textId="77777777" w:rsidR="008809CB" w:rsidRPr="008809CB" w:rsidRDefault="008809CB" w:rsidP="008809CB">
            <w:r w:rsidRPr="008809CB">
              <w:rPr>
                <w:rFonts w:hint="eastAsia"/>
              </w:rPr>
              <w:t>330</w:t>
            </w:r>
          </w:p>
        </w:tc>
        <w:tc>
          <w:tcPr>
            <w:tcW w:w="1108" w:type="dxa"/>
            <w:noWrap/>
            <w:hideMark/>
          </w:tcPr>
          <w:p w14:paraId="546DACA8" w14:textId="77777777" w:rsidR="008809CB" w:rsidRPr="008809CB" w:rsidRDefault="008809CB" w:rsidP="008809CB">
            <w:r w:rsidRPr="008809CB">
              <w:rPr>
                <w:rFonts w:hint="eastAsia"/>
              </w:rPr>
              <w:t>T → S</w:t>
            </w:r>
          </w:p>
        </w:tc>
        <w:tc>
          <w:tcPr>
            <w:tcW w:w="1325" w:type="dxa"/>
            <w:noWrap/>
            <w:hideMark/>
          </w:tcPr>
          <w:p w14:paraId="0E8581D3" w14:textId="77777777" w:rsidR="008809CB" w:rsidRPr="008809CB" w:rsidRDefault="008809CB">
            <w:r w:rsidRPr="008809CB">
              <w:rPr>
                <w:rFonts w:hint="eastAsia"/>
              </w:rPr>
              <w:t>G domain</w:t>
            </w:r>
          </w:p>
        </w:tc>
        <w:tc>
          <w:tcPr>
            <w:tcW w:w="3514" w:type="dxa"/>
            <w:noWrap/>
            <w:hideMark/>
          </w:tcPr>
          <w:p w14:paraId="32D2387F" w14:textId="77777777" w:rsidR="008809CB" w:rsidRPr="008809CB" w:rsidRDefault="008809CB"/>
        </w:tc>
        <w:tc>
          <w:tcPr>
            <w:tcW w:w="1113" w:type="dxa"/>
          </w:tcPr>
          <w:p w14:paraId="45CE267F" w14:textId="77777777" w:rsidR="008809CB" w:rsidRPr="008809CB" w:rsidRDefault="00857D27">
            <w:r>
              <w:fldChar w:fldCharType="begin"/>
            </w:r>
            <w:r>
              <w:instrText xml:space="preserve"> ADDIN EN.CITE &lt;EndNote&gt;&lt;Cite&gt;&lt;Author&gt;Chen&lt;/Author&gt;&lt;Year&gt;2013&lt;/Year&gt;&lt;RecNum&gt;39&lt;/RecNum&gt;&lt;DisplayText&gt;(12)&lt;/DisplayText&gt;&lt;record&gt;&lt;rec-number&gt;39&lt;/rec-number&gt;&lt;foreign-keys&gt;&lt;key app="EN" db-id="02vp552zxs0sscevpd8p0ewf2d2vsvszvas9" timestamp="1555310176"&gt;39&lt;/key&gt;&lt;/foreign-keys&gt;&lt;ref-type name="Journal Article"&gt;17&lt;/ref-type&gt;&lt;contributors&gt;&lt;authors&gt;&lt;author&gt;Chen, Y.&lt;/author&gt;&lt;author&gt;Jia, X.&lt;/author&gt;&lt;author&gt;Wang, P.&lt;/author&gt;&lt;author&gt;Xiao, X.&lt;/author&gt;&lt;author&gt;Li, S.&lt;/author&gt;&lt;author&gt;Guo, X.&lt;/author&gt;&lt;author&gt;Zhang, Q.&lt;/author&gt;&lt;/authors&gt;&lt;/contributors&gt;&lt;auth-address&gt;State Key Laboratory of Ophthalmology, Zhongshan Ophthalmic Center, Sun Yat-sen University, Guangzhou 510060, China.&lt;/auth-address&gt;&lt;titles&gt;&lt;title&gt;Mutation survey of the optic atrophy 1 gene in 193 Chinese families with suspected hereditary optic neuropathy&lt;/title&gt;&lt;secondary-title&gt;Mol Vis&lt;/secondary-title&gt;&lt;/titles&gt;&lt;periodical&gt;&lt;full-title&gt;Mol Vis&lt;/full-title&gt;&lt;/periodical&gt;&lt;pages&gt;292-302&lt;/pages&gt;&lt;volume&gt;19&lt;/volume&gt;&lt;keywords&gt;&lt;keyword&gt;Asian Continental Ancestry Group/genetics&lt;/keyword&gt;&lt;keyword&gt;Base Sequence&lt;/keyword&gt;&lt;keyword&gt;Child, Preschool&lt;/keyword&gt;&lt;keyword&gt;China&lt;/keyword&gt;&lt;keyword&gt;Codon, Nonsense&lt;/keyword&gt;&lt;keyword&gt;Cohort Studies&lt;/keyword&gt;&lt;keyword&gt;DNA/genetics&lt;/keyword&gt;&lt;keyword&gt;DNA Mutational Analysis&lt;/keyword&gt;&lt;keyword&gt;Female&lt;/keyword&gt;&lt;keyword&gt;Frameshift Mutation&lt;/keyword&gt;&lt;keyword&gt;GTP Phosphohydrolases/*genetics&lt;/keyword&gt;&lt;keyword&gt;Genetic Carrier Screening&lt;/keyword&gt;&lt;keyword&gt;Humans&lt;/keyword&gt;&lt;keyword&gt;Male&lt;/keyword&gt;&lt;keyword&gt;*Mutation&lt;/keyword&gt;&lt;keyword&gt;Mutation, Missense&lt;/keyword&gt;&lt;keyword&gt;Optic Atrophy, Autosomal Dominant/*genetics&lt;/keyword&gt;&lt;keyword&gt;Pedigree&lt;/keyword&gt;&lt;keyword&gt;Phenotype&lt;/keyword&gt;&lt;keyword&gt;Protein Isoforms/genetics&lt;/keyword&gt;&lt;/keywords&gt;&lt;dates&gt;&lt;year&gt;2013&lt;/year&gt;&lt;/dates&gt;&lt;isbn&gt;1090-0535 (Electronic)&amp;#xD;1090-0535 (Linking)&lt;/isbn&gt;&lt;accession-num&gt;23401657&lt;/accession-num&gt;&lt;urls&gt;&lt;related-urls&gt;&lt;url&gt;http://www.ncbi.nlm.nih.gov/pubmed/23401657&lt;/url&gt;&lt;/related-urls&gt;&lt;/urls&gt;&lt;custom2&gt;PMC3566897&lt;/custom2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12)</w:t>
            </w:r>
            <w:r>
              <w:fldChar w:fldCharType="end"/>
            </w:r>
          </w:p>
        </w:tc>
      </w:tr>
      <w:tr w:rsidR="007C19A3" w:rsidRPr="008809CB" w14:paraId="7119DECB" w14:textId="77777777" w:rsidTr="00017D17">
        <w:trPr>
          <w:trHeight w:val="280"/>
        </w:trPr>
        <w:tc>
          <w:tcPr>
            <w:tcW w:w="1236" w:type="dxa"/>
            <w:noWrap/>
            <w:hideMark/>
          </w:tcPr>
          <w:p w14:paraId="09901898" w14:textId="77777777" w:rsidR="008809CB" w:rsidRPr="008809CB" w:rsidRDefault="008809CB" w:rsidP="008809CB">
            <w:r w:rsidRPr="008809CB">
              <w:rPr>
                <w:rFonts w:hint="eastAsia"/>
              </w:rPr>
              <w:t>357</w:t>
            </w:r>
          </w:p>
        </w:tc>
        <w:tc>
          <w:tcPr>
            <w:tcW w:w="1108" w:type="dxa"/>
            <w:noWrap/>
            <w:hideMark/>
          </w:tcPr>
          <w:p w14:paraId="780C38C3" w14:textId="77777777" w:rsidR="008809CB" w:rsidRPr="008809CB" w:rsidRDefault="008809CB" w:rsidP="008809CB">
            <w:r w:rsidRPr="008809CB">
              <w:rPr>
                <w:rFonts w:hint="eastAsia"/>
              </w:rPr>
              <w:t>A → T</w:t>
            </w:r>
          </w:p>
        </w:tc>
        <w:tc>
          <w:tcPr>
            <w:tcW w:w="1325" w:type="dxa"/>
            <w:noWrap/>
            <w:hideMark/>
          </w:tcPr>
          <w:p w14:paraId="07EA7DDD" w14:textId="77777777" w:rsidR="008809CB" w:rsidRPr="008809CB" w:rsidRDefault="008809CB">
            <w:r w:rsidRPr="008809CB">
              <w:rPr>
                <w:rFonts w:hint="eastAsia"/>
              </w:rPr>
              <w:t>G domain</w:t>
            </w:r>
          </w:p>
        </w:tc>
        <w:tc>
          <w:tcPr>
            <w:tcW w:w="3514" w:type="dxa"/>
            <w:noWrap/>
            <w:hideMark/>
          </w:tcPr>
          <w:p w14:paraId="49EB45DA" w14:textId="77777777" w:rsidR="008809CB" w:rsidRPr="008809CB" w:rsidRDefault="00017D17">
            <w:r>
              <w:t>I</w:t>
            </w:r>
            <w:r w:rsidR="008809CB" w:rsidRPr="008809CB">
              <w:rPr>
                <w:rFonts w:hint="eastAsia"/>
              </w:rPr>
              <w:t>n DOA+ and OPA1.</w:t>
            </w:r>
          </w:p>
        </w:tc>
        <w:tc>
          <w:tcPr>
            <w:tcW w:w="1113" w:type="dxa"/>
          </w:tcPr>
          <w:p w14:paraId="61E3895F" w14:textId="77777777" w:rsidR="008809CB" w:rsidRPr="008809CB" w:rsidRDefault="00857D27">
            <w:r>
              <w:fldChar w:fldCharType="begin">
                <w:fldData xml:space="preserve">PEVuZE5vdGU+PENpdGU+PEF1dGhvcj5BbWF0aS1Cb25uZWF1PC9BdXRob3I+PFllYXI+MjAwODwv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BbWF0aS1Cb25uZWF1PC9BdXRob3I+PFllYXI+MjAwODwv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3, 13)</w:t>
            </w:r>
            <w:r>
              <w:fldChar w:fldCharType="end"/>
            </w:r>
          </w:p>
        </w:tc>
      </w:tr>
      <w:tr w:rsidR="007C19A3" w:rsidRPr="008809CB" w14:paraId="619BEEEB" w14:textId="77777777" w:rsidTr="00017D17">
        <w:trPr>
          <w:trHeight w:val="280"/>
        </w:trPr>
        <w:tc>
          <w:tcPr>
            <w:tcW w:w="1236" w:type="dxa"/>
            <w:noWrap/>
            <w:hideMark/>
          </w:tcPr>
          <w:p w14:paraId="0885176C" w14:textId="77777777" w:rsidR="008809CB" w:rsidRPr="008809CB" w:rsidRDefault="008809CB" w:rsidP="008809CB">
            <w:r w:rsidRPr="008809CB">
              <w:rPr>
                <w:rFonts w:hint="eastAsia"/>
              </w:rPr>
              <w:t>377</w:t>
            </w:r>
          </w:p>
        </w:tc>
        <w:tc>
          <w:tcPr>
            <w:tcW w:w="1108" w:type="dxa"/>
            <w:noWrap/>
            <w:hideMark/>
          </w:tcPr>
          <w:p w14:paraId="74E03F81" w14:textId="77777777" w:rsidR="008809CB" w:rsidRPr="008809CB" w:rsidRDefault="008809CB" w:rsidP="008809CB">
            <w:r w:rsidRPr="008809CB">
              <w:rPr>
                <w:rFonts w:hint="eastAsia"/>
              </w:rPr>
              <w:t>V → I</w:t>
            </w:r>
          </w:p>
        </w:tc>
        <w:tc>
          <w:tcPr>
            <w:tcW w:w="1325" w:type="dxa"/>
            <w:noWrap/>
            <w:hideMark/>
          </w:tcPr>
          <w:p w14:paraId="59F13DAF" w14:textId="77777777" w:rsidR="008809CB" w:rsidRPr="008809CB" w:rsidRDefault="008809CB">
            <w:r w:rsidRPr="008809CB">
              <w:rPr>
                <w:rFonts w:hint="eastAsia"/>
              </w:rPr>
              <w:t>G domain</w:t>
            </w:r>
          </w:p>
        </w:tc>
        <w:tc>
          <w:tcPr>
            <w:tcW w:w="3514" w:type="dxa"/>
            <w:noWrap/>
            <w:hideMark/>
          </w:tcPr>
          <w:p w14:paraId="16D84C4D" w14:textId="77777777" w:rsidR="008809CB" w:rsidRPr="008809CB" w:rsidRDefault="008809CB"/>
        </w:tc>
        <w:tc>
          <w:tcPr>
            <w:tcW w:w="1113" w:type="dxa"/>
          </w:tcPr>
          <w:p w14:paraId="02F3E4C4" w14:textId="77777777" w:rsidR="008809CB" w:rsidRPr="008809CB" w:rsidRDefault="00F245E4">
            <w:r>
              <w:fldChar w:fldCharType="begin"/>
            </w:r>
            <w:r>
              <w:instrText xml:space="preserve"> ADDIN EN.CITE &lt;EndNote&gt;&lt;Cite&gt;&lt;Author&gt;Chen&lt;/Author&gt;&lt;Year&gt;2013&lt;/Year&gt;&lt;RecNum&gt;39&lt;/RecNum&gt;&lt;DisplayText&gt;(12)&lt;/DisplayText&gt;&lt;record&gt;&lt;rec-number&gt;39&lt;/rec-number&gt;&lt;foreign-keys&gt;&lt;key app="EN" db-id="02vp552zxs0sscevpd8p0ewf2d2vsvszvas9" timestamp="1555310176"&gt;39&lt;/key&gt;&lt;/foreign-keys&gt;&lt;ref-type name="Journal Article"&gt;17&lt;/ref-type&gt;&lt;contributors&gt;&lt;authors&gt;&lt;author&gt;Chen, Y.&lt;/author&gt;&lt;author&gt;Jia, X.&lt;/author&gt;&lt;author&gt;Wang, P.&lt;/author&gt;&lt;author&gt;Xiao, X.&lt;/author&gt;&lt;author&gt;Li, S.&lt;/author&gt;&lt;author&gt;Guo, X.&lt;/author&gt;&lt;author&gt;Zhang, Q.&lt;/author&gt;&lt;/authors&gt;&lt;/contributors&gt;&lt;auth-address&gt;State Key Laboratory of Ophthalmology, Zhongshan Ophthalmic Center, Sun Yat-sen University, Guangzhou 510060, China.&lt;/auth-address&gt;&lt;titles&gt;&lt;title&gt;Mutation survey of the optic atrophy 1 gene in 193 Chinese families with suspected hereditary optic neuropathy&lt;/title&gt;&lt;secondary-title&gt;Mol Vis&lt;/secondary-title&gt;&lt;/titles&gt;&lt;periodical&gt;&lt;full-title&gt;Mol Vis&lt;/full-title&gt;&lt;/periodical&gt;&lt;pages&gt;292-302&lt;/pages&gt;&lt;volume&gt;19&lt;/volume&gt;&lt;keywords&gt;&lt;keyword&gt;Asian Continental Ancestry Group/genetics&lt;/keyword&gt;&lt;keyword&gt;Base Sequence&lt;/keyword&gt;&lt;keyword&gt;Child, Preschool&lt;/keyword&gt;&lt;keyword&gt;China&lt;/keyword&gt;&lt;keyword&gt;Codon, Nonsense&lt;/keyword&gt;&lt;keyword&gt;Cohort Studies&lt;/keyword&gt;&lt;keyword&gt;DNA/genetics&lt;/keyword&gt;&lt;keyword&gt;DNA Mutational Analysis&lt;/keyword&gt;&lt;keyword&gt;Female&lt;/keyword&gt;&lt;keyword&gt;Frameshift Mutation&lt;/keyword&gt;&lt;keyword&gt;GTP Phosphohydrolases/*genetics&lt;/keyword&gt;&lt;keyword&gt;Genetic Carrier Screening&lt;/keyword&gt;&lt;keyword&gt;Humans&lt;/keyword&gt;&lt;keyword&gt;Male&lt;/keyword&gt;&lt;keyword&gt;*Mutation&lt;/keyword&gt;&lt;keyword&gt;Mutation, Missense&lt;/keyword&gt;&lt;keyword&gt;Optic Atrophy, Autosomal Dominant/*genetics&lt;/keyword&gt;&lt;keyword&gt;Pedigree&lt;/keyword&gt;&lt;keyword&gt;Phenotype&lt;/keyword&gt;&lt;keyword&gt;Protein Isoforms/genetics&lt;/keyword&gt;&lt;/keywords&gt;&lt;dates&gt;&lt;year&gt;2013&lt;/year&gt;&lt;/dates&gt;&lt;isbn&gt;1090-0535 (Electronic)&amp;#xD;1090-0535 (Linking)&lt;/isbn&gt;&lt;accession-num&gt;23401657&lt;/accession-num&gt;&lt;urls&gt;&lt;related-urls&gt;&lt;url&gt;http://www.ncbi.nlm.nih.gov/pubmed/23401657&lt;/url&gt;&lt;/related-urls&gt;&lt;/urls&gt;&lt;custom2&gt;PMC3566897&lt;/custom2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12)</w:t>
            </w:r>
            <w:r>
              <w:fldChar w:fldCharType="end"/>
            </w:r>
          </w:p>
        </w:tc>
      </w:tr>
      <w:tr w:rsidR="007C19A3" w:rsidRPr="008809CB" w14:paraId="23F33067" w14:textId="77777777" w:rsidTr="00017D17">
        <w:trPr>
          <w:trHeight w:val="280"/>
        </w:trPr>
        <w:tc>
          <w:tcPr>
            <w:tcW w:w="1236" w:type="dxa"/>
            <w:noWrap/>
            <w:hideMark/>
          </w:tcPr>
          <w:p w14:paraId="3629A4A9" w14:textId="77777777" w:rsidR="008809CB" w:rsidRPr="008809CB" w:rsidRDefault="008809CB" w:rsidP="008809CB">
            <w:r w:rsidRPr="008809CB">
              <w:rPr>
                <w:rFonts w:hint="eastAsia"/>
              </w:rPr>
              <w:t>382</w:t>
            </w:r>
          </w:p>
        </w:tc>
        <w:tc>
          <w:tcPr>
            <w:tcW w:w="1108" w:type="dxa"/>
            <w:noWrap/>
            <w:hideMark/>
          </w:tcPr>
          <w:p w14:paraId="769EB877" w14:textId="77777777" w:rsidR="008809CB" w:rsidRPr="008809CB" w:rsidRDefault="008809CB" w:rsidP="008809CB">
            <w:r w:rsidRPr="008809CB">
              <w:rPr>
                <w:rFonts w:hint="eastAsia"/>
              </w:rPr>
              <w:t>I → M</w:t>
            </w:r>
          </w:p>
        </w:tc>
        <w:tc>
          <w:tcPr>
            <w:tcW w:w="1325" w:type="dxa"/>
            <w:noWrap/>
            <w:hideMark/>
          </w:tcPr>
          <w:p w14:paraId="42179B9A" w14:textId="77777777" w:rsidR="008809CB" w:rsidRPr="008809CB" w:rsidRDefault="008809CB">
            <w:r w:rsidRPr="008809CB">
              <w:rPr>
                <w:rFonts w:hint="eastAsia"/>
              </w:rPr>
              <w:t>G domain</w:t>
            </w:r>
          </w:p>
        </w:tc>
        <w:tc>
          <w:tcPr>
            <w:tcW w:w="3514" w:type="dxa"/>
            <w:noWrap/>
            <w:hideMark/>
          </w:tcPr>
          <w:p w14:paraId="1EB92BDA" w14:textId="77777777" w:rsidR="008809CB" w:rsidRPr="008809CB" w:rsidRDefault="00017D17">
            <w:r>
              <w:t>I</w:t>
            </w:r>
            <w:r w:rsidR="008809CB" w:rsidRPr="008809CB">
              <w:rPr>
                <w:rFonts w:hint="eastAsia"/>
              </w:rPr>
              <w:t>n OPA1 and BEHRS.</w:t>
            </w:r>
          </w:p>
        </w:tc>
        <w:tc>
          <w:tcPr>
            <w:tcW w:w="1113" w:type="dxa"/>
          </w:tcPr>
          <w:p w14:paraId="40D419EB" w14:textId="77777777" w:rsidR="008809CB" w:rsidRPr="008809CB" w:rsidRDefault="00F245E4">
            <w:r>
              <w:fldChar w:fldCharType="begin">
                <w:fldData xml:space="preserve">PEVuZE5vdGU+PENpdGU+PEF1dGhvcj5GZXJyZTwvQXV0aG9yPjxZZWFyPjIwMDk8L1llYXI+PFJl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GZXJyZTwvQXV0aG9yPjxZZWFyPjIwMDk8L1llYXI+PFJl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3, 14, 15)</w:t>
            </w:r>
            <w:r>
              <w:fldChar w:fldCharType="end"/>
            </w:r>
          </w:p>
        </w:tc>
      </w:tr>
      <w:tr w:rsidR="007C19A3" w:rsidRPr="008809CB" w14:paraId="02B1B887" w14:textId="77777777" w:rsidTr="00017D17">
        <w:trPr>
          <w:trHeight w:val="280"/>
        </w:trPr>
        <w:tc>
          <w:tcPr>
            <w:tcW w:w="1236" w:type="dxa"/>
            <w:noWrap/>
            <w:hideMark/>
          </w:tcPr>
          <w:p w14:paraId="4394A5B3" w14:textId="77777777" w:rsidR="008809CB" w:rsidRPr="008809CB" w:rsidRDefault="008809CB" w:rsidP="008809CB">
            <w:r w:rsidRPr="008809CB">
              <w:rPr>
                <w:rFonts w:hint="eastAsia"/>
              </w:rPr>
              <w:t>384</w:t>
            </w:r>
          </w:p>
        </w:tc>
        <w:tc>
          <w:tcPr>
            <w:tcW w:w="1108" w:type="dxa"/>
            <w:noWrap/>
            <w:hideMark/>
          </w:tcPr>
          <w:p w14:paraId="38A5AC67" w14:textId="77777777" w:rsidR="008809CB" w:rsidRPr="008809CB" w:rsidRDefault="008809CB" w:rsidP="008809CB">
            <w:r w:rsidRPr="008809CB">
              <w:rPr>
                <w:rFonts w:hint="eastAsia"/>
              </w:rPr>
              <w:t>L → F</w:t>
            </w:r>
          </w:p>
        </w:tc>
        <w:tc>
          <w:tcPr>
            <w:tcW w:w="1325" w:type="dxa"/>
            <w:noWrap/>
            <w:hideMark/>
          </w:tcPr>
          <w:p w14:paraId="46D3C63B" w14:textId="77777777" w:rsidR="008809CB" w:rsidRPr="008809CB" w:rsidRDefault="008809CB">
            <w:r w:rsidRPr="008809CB">
              <w:rPr>
                <w:rFonts w:hint="eastAsia"/>
              </w:rPr>
              <w:t>G domain</w:t>
            </w:r>
          </w:p>
        </w:tc>
        <w:tc>
          <w:tcPr>
            <w:tcW w:w="3514" w:type="dxa"/>
            <w:noWrap/>
            <w:hideMark/>
          </w:tcPr>
          <w:p w14:paraId="4568A4F8" w14:textId="77777777" w:rsidR="008809CB" w:rsidRPr="008809CB" w:rsidRDefault="008809CB"/>
        </w:tc>
        <w:tc>
          <w:tcPr>
            <w:tcW w:w="1113" w:type="dxa"/>
          </w:tcPr>
          <w:p w14:paraId="5A8D8845" w14:textId="77777777" w:rsidR="008809CB" w:rsidRPr="008809CB" w:rsidRDefault="00F245E4">
            <w:r>
              <w:fldChar w:fldCharType="begin">
                <w:fldData xml:space="preserve">PEVuZE5vdGU+PENpdGU+PEF1dGhvcj5Ub29tZXM8L0F1dGhvcj48WWVhcj4yMDAxPC9ZZWFyPjxS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Ub29tZXM8L0F1dGhvcj48WWVhcj4yMDAxPC9ZZWFyPjxS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8)</w:t>
            </w:r>
            <w:r>
              <w:fldChar w:fldCharType="end"/>
            </w:r>
          </w:p>
        </w:tc>
      </w:tr>
      <w:tr w:rsidR="007C19A3" w:rsidRPr="008809CB" w14:paraId="52F1B018" w14:textId="77777777" w:rsidTr="00017D17">
        <w:trPr>
          <w:trHeight w:val="280"/>
        </w:trPr>
        <w:tc>
          <w:tcPr>
            <w:tcW w:w="1236" w:type="dxa"/>
            <w:noWrap/>
            <w:hideMark/>
          </w:tcPr>
          <w:p w14:paraId="7700D760" w14:textId="77777777" w:rsidR="008809CB" w:rsidRPr="008809CB" w:rsidRDefault="008809CB" w:rsidP="008809CB">
            <w:r w:rsidRPr="008809CB">
              <w:rPr>
                <w:rFonts w:hint="eastAsia"/>
              </w:rPr>
              <w:t>396</w:t>
            </w:r>
          </w:p>
        </w:tc>
        <w:tc>
          <w:tcPr>
            <w:tcW w:w="1108" w:type="dxa"/>
            <w:noWrap/>
            <w:hideMark/>
          </w:tcPr>
          <w:p w14:paraId="765370E4" w14:textId="77777777" w:rsidR="008809CB" w:rsidRPr="008809CB" w:rsidRDefault="008809CB" w:rsidP="008809CB">
            <w:r w:rsidRPr="008809CB">
              <w:rPr>
                <w:rFonts w:hint="eastAsia"/>
              </w:rPr>
              <w:t>L → P</w:t>
            </w:r>
          </w:p>
        </w:tc>
        <w:tc>
          <w:tcPr>
            <w:tcW w:w="1325" w:type="dxa"/>
            <w:noWrap/>
            <w:hideMark/>
          </w:tcPr>
          <w:p w14:paraId="7A1EC4B3" w14:textId="77777777" w:rsidR="008809CB" w:rsidRPr="008809CB" w:rsidRDefault="008809CB">
            <w:r w:rsidRPr="008809CB">
              <w:rPr>
                <w:rFonts w:hint="eastAsia"/>
              </w:rPr>
              <w:t>G domain</w:t>
            </w:r>
          </w:p>
        </w:tc>
        <w:tc>
          <w:tcPr>
            <w:tcW w:w="3514" w:type="dxa"/>
            <w:noWrap/>
            <w:hideMark/>
          </w:tcPr>
          <w:p w14:paraId="096CFA32" w14:textId="77777777" w:rsidR="008809CB" w:rsidRPr="008809CB" w:rsidRDefault="008809CB"/>
        </w:tc>
        <w:tc>
          <w:tcPr>
            <w:tcW w:w="1113" w:type="dxa"/>
          </w:tcPr>
          <w:p w14:paraId="34C70AAF" w14:textId="77777777" w:rsidR="008809CB" w:rsidRPr="008809CB" w:rsidRDefault="00F245E4">
            <w:r>
              <w:fldChar w:fldCharType="begin"/>
            </w:r>
            <w:r>
              <w:instrText xml:space="preserve"> ADDIN EN.CITE &lt;EndNote&gt;&lt;Cite&gt;&lt;Author&gt;Ferre&lt;/Author&gt;&lt;Year&gt;2009&lt;/Year&gt;&lt;RecNum&gt;7&lt;/RecNum&gt;&lt;DisplayText&gt;(3)&lt;/DisplayText&gt;&lt;record&gt;&lt;rec-number&gt;7&lt;/rec-number&gt;&lt;foreign-keys&gt;&lt;key app="EN" db-id="02vp552zxs0sscevpd8p0ewf2d2vsvszvas9" timestamp="1555042893"&gt;7&lt;/key&gt;&lt;/foreign-keys&gt;&lt;ref-type name="Journal Article"&gt;17&lt;/ref-type&gt;&lt;contributors&gt;&lt;authors&gt;&lt;author&gt;Ferre, M.&lt;/author&gt;&lt;author&gt;Bonneau, D.&lt;/author&gt;&lt;author&gt;Milea, D.&lt;/author&gt;&lt;author&gt;Chevrollier, A.&lt;/author&gt;&lt;author&gt;Verny, C.&lt;/author&gt;&lt;author&gt;Dollfus, H.&lt;/author&gt;&lt;author&gt;Ayuso, C.&lt;/author&gt;&lt;author&gt;Defoort, S.&lt;/author&gt;&lt;author&gt;Vignal, C.&lt;/author&gt;&lt;author&gt;Zanlonghi, X.&lt;/author&gt;&lt;author&gt;Charlin, J. F.&lt;/author&gt;&lt;author&gt;Kaplan, J.&lt;/author&gt;&lt;author&gt;Odent, S.&lt;/author&gt;&lt;author&gt;Hamel, C. P.&lt;/author&gt;&lt;author&gt;Procaccio, V.&lt;/author&gt;&lt;author&gt;Reynier, P.&lt;/author&gt;&lt;author&gt;Amati-Bonneau, P.&lt;/author&gt;&lt;/authors&gt;&lt;/contributors&gt;&lt;auth-address&gt;INSERM, U694, Angers, F-49000, France. MaFerre@chu-angers.fr&lt;/auth-address&gt;&lt;titles&gt;&lt;title&gt;Molecular screening of 980 cases of suspected hereditary optic neuropathy with a report on 77 novel OPA1 mutations&lt;/title&gt;&lt;secondary-title&gt;Hum Mutat&lt;/secondary-title&gt;&lt;/titles&gt;&lt;periodical&gt;&lt;full-title&gt;Hum Mutat&lt;/full-title&gt;&lt;/periodical&gt;&lt;pages&gt;E692-705&lt;/pages&gt;&lt;volume&gt;30&lt;/volume&gt;&lt;number&gt;7&lt;/number&gt;&lt;keywords&gt;&lt;keyword&gt;DNA, Mitochondrial&lt;/keyword&gt;&lt;keyword&gt;GTP Phosphohydrolases/*genetics&lt;/keyword&gt;&lt;keyword&gt;Genetic Testing&lt;/keyword&gt;&lt;keyword&gt;Humans&lt;/keyword&gt;&lt;keyword&gt;*Mutation&lt;/keyword&gt;&lt;keyword&gt;Optic Atrophies, Hereditary/*genetics&lt;/keyword&gt;&lt;keyword&gt;Optic Atrophy, Autosomal Dominant/genetics&lt;/keyword&gt;&lt;keyword&gt;Optic Atrophy, Hereditary, Leber/genetics&lt;/keyword&gt;&lt;keyword&gt;Proteins/*genetics&lt;/keyword&gt;&lt;/keywords&gt;&lt;dates&gt;&lt;year&gt;2009&lt;/year&gt;&lt;pub-dates&gt;&lt;date&gt;Jul&lt;/date&gt;&lt;/pub-dates&gt;&lt;/dates&gt;&lt;isbn&gt;1098-1004 (Electronic)&amp;#xD;1059-7794 (Linking)&lt;/isbn&gt;&lt;accession-num&gt;19319978&lt;/accession-num&gt;&lt;urls&gt;&lt;related-urls&gt;&lt;url&gt;http://www.ncbi.nlm.nih.gov/pubmed/19319978&lt;/url&gt;&lt;/related-urls&gt;&lt;/urls&gt;&lt;electronic-resource-num&gt;10.1002/humu.21025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3)</w:t>
            </w:r>
            <w:r>
              <w:fldChar w:fldCharType="end"/>
            </w:r>
          </w:p>
        </w:tc>
      </w:tr>
      <w:tr w:rsidR="007C19A3" w:rsidRPr="008809CB" w14:paraId="3E2494A2" w14:textId="77777777" w:rsidTr="00017D17">
        <w:trPr>
          <w:trHeight w:val="280"/>
        </w:trPr>
        <w:tc>
          <w:tcPr>
            <w:tcW w:w="1236" w:type="dxa"/>
            <w:noWrap/>
            <w:hideMark/>
          </w:tcPr>
          <w:p w14:paraId="1CFD5E5D" w14:textId="77777777" w:rsidR="008809CB" w:rsidRPr="008809CB" w:rsidRDefault="008809CB" w:rsidP="008809CB">
            <w:r w:rsidRPr="008809CB">
              <w:rPr>
                <w:rFonts w:hint="eastAsia"/>
              </w:rPr>
              <w:t>396</w:t>
            </w:r>
          </w:p>
        </w:tc>
        <w:tc>
          <w:tcPr>
            <w:tcW w:w="1108" w:type="dxa"/>
            <w:noWrap/>
            <w:hideMark/>
          </w:tcPr>
          <w:p w14:paraId="3F19E0DD" w14:textId="77777777" w:rsidR="008809CB" w:rsidRPr="008809CB" w:rsidRDefault="008809CB" w:rsidP="008809CB">
            <w:r w:rsidRPr="008809CB">
              <w:rPr>
                <w:rFonts w:hint="eastAsia"/>
              </w:rPr>
              <w:t>L → R</w:t>
            </w:r>
          </w:p>
        </w:tc>
        <w:tc>
          <w:tcPr>
            <w:tcW w:w="1325" w:type="dxa"/>
            <w:noWrap/>
            <w:hideMark/>
          </w:tcPr>
          <w:p w14:paraId="5ED45846" w14:textId="77777777" w:rsidR="008809CB" w:rsidRPr="008809CB" w:rsidRDefault="008809CB">
            <w:r w:rsidRPr="008809CB">
              <w:rPr>
                <w:rFonts w:hint="eastAsia"/>
              </w:rPr>
              <w:t>G domain</w:t>
            </w:r>
          </w:p>
        </w:tc>
        <w:tc>
          <w:tcPr>
            <w:tcW w:w="3514" w:type="dxa"/>
            <w:noWrap/>
            <w:hideMark/>
          </w:tcPr>
          <w:p w14:paraId="134B550B" w14:textId="77777777" w:rsidR="008809CB" w:rsidRPr="008809CB" w:rsidRDefault="008809CB"/>
        </w:tc>
        <w:tc>
          <w:tcPr>
            <w:tcW w:w="1113" w:type="dxa"/>
          </w:tcPr>
          <w:p w14:paraId="4C0A31C8" w14:textId="77777777" w:rsidR="008809CB" w:rsidRPr="008809CB" w:rsidRDefault="00F245E4">
            <w:r>
              <w:fldChar w:fldCharType="begin">
                <w:fldData xml:space="preserve">PEVuZE5vdGU+PENpdGU+PEF1dGhvcj5UaGlzZWx0b248L0F1dGhvcj48WWVhcj4yMDAyPC9ZZWFy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UaGlzZWx0b248L0F1dGhvcj48WWVhcj4yMDAyPC9ZZWFy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2)</w:t>
            </w:r>
            <w:r>
              <w:fldChar w:fldCharType="end"/>
            </w:r>
          </w:p>
        </w:tc>
      </w:tr>
      <w:tr w:rsidR="007C19A3" w:rsidRPr="008809CB" w14:paraId="5937F553" w14:textId="77777777" w:rsidTr="00017D17">
        <w:trPr>
          <w:trHeight w:val="280"/>
        </w:trPr>
        <w:tc>
          <w:tcPr>
            <w:tcW w:w="1236" w:type="dxa"/>
            <w:noWrap/>
            <w:hideMark/>
          </w:tcPr>
          <w:p w14:paraId="1C66CF90" w14:textId="77777777" w:rsidR="008809CB" w:rsidRPr="008809CB" w:rsidRDefault="008809CB" w:rsidP="008809CB">
            <w:r w:rsidRPr="008809CB">
              <w:rPr>
                <w:rFonts w:hint="eastAsia"/>
              </w:rPr>
              <w:t>400</w:t>
            </w:r>
          </w:p>
        </w:tc>
        <w:tc>
          <w:tcPr>
            <w:tcW w:w="1108" w:type="dxa"/>
            <w:noWrap/>
            <w:hideMark/>
          </w:tcPr>
          <w:p w14:paraId="2F359072" w14:textId="77777777" w:rsidR="008809CB" w:rsidRPr="008809CB" w:rsidRDefault="008809CB" w:rsidP="008809CB">
            <w:r w:rsidRPr="008809CB">
              <w:rPr>
                <w:rFonts w:hint="eastAsia"/>
              </w:rPr>
              <w:t>P → A</w:t>
            </w:r>
          </w:p>
        </w:tc>
        <w:tc>
          <w:tcPr>
            <w:tcW w:w="1325" w:type="dxa"/>
            <w:noWrap/>
            <w:hideMark/>
          </w:tcPr>
          <w:p w14:paraId="34F323AE" w14:textId="77777777" w:rsidR="008809CB" w:rsidRPr="008809CB" w:rsidRDefault="008809CB">
            <w:r w:rsidRPr="008809CB">
              <w:rPr>
                <w:rFonts w:hint="eastAsia"/>
              </w:rPr>
              <w:t>G domain</w:t>
            </w:r>
          </w:p>
        </w:tc>
        <w:tc>
          <w:tcPr>
            <w:tcW w:w="3514" w:type="dxa"/>
            <w:noWrap/>
            <w:hideMark/>
          </w:tcPr>
          <w:p w14:paraId="6EACA1E0" w14:textId="77777777" w:rsidR="008809CB" w:rsidRPr="008809CB" w:rsidRDefault="008809CB"/>
        </w:tc>
        <w:tc>
          <w:tcPr>
            <w:tcW w:w="1113" w:type="dxa"/>
          </w:tcPr>
          <w:p w14:paraId="6FCAFC24" w14:textId="77777777" w:rsidR="008809CB" w:rsidRPr="008809CB" w:rsidRDefault="00F245E4">
            <w:r>
              <w:fldChar w:fldCharType="begin"/>
            </w:r>
            <w:r>
              <w:instrText xml:space="preserve"> ADDIN EN.CITE &lt;EndNote&gt;&lt;Cite&gt;&lt;Author&gt;Zhang&lt;/Author&gt;&lt;Year&gt;2012&lt;/Year&gt;&lt;RecNum&gt;43&lt;/RecNum&gt;&lt;DisplayText&gt;(16)&lt;/DisplayText&gt;&lt;record&gt;&lt;rec-number&gt;43&lt;/rec-number&gt;&lt;foreign-keys&gt;&lt;key app="EN" db-id="02vp552zxs0sscevpd8p0ewf2d2vsvszvas9" timestamp="1555310539"&gt;43&lt;/key&gt;&lt;/foreign-keys&gt;&lt;ref-type name="Journal Article"&gt;17&lt;/ref-type&gt;&lt;contributors&gt;&lt;authors&gt;&lt;author&gt;Zhang, J.&lt;/author&gt;&lt;author&gt;Yuan, Y.&lt;/author&gt;&lt;author&gt;Lin, B.&lt;/author&gt;&lt;author&gt;Feng, H.&lt;/author&gt;&lt;author&gt;Li, Y.&lt;/author&gt;&lt;author&gt;Dai, X.&lt;/author&gt;&lt;author&gt;Zhou, H.&lt;/author&gt;&lt;author&gt;Dong, X.&lt;/author&gt;&lt;author&gt;Liu, X. L.&lt;/author&gt;&lt;author&gt;Guan, M. X.&lt;/author&gt;&lt;/authors&gt;&lt;/contributors&gt;&lt;auth-address&gt;School of Ophthalmology and Optometry, Wenzhou Medical College, Wenzhou 325027, Zhejiang, China.&lt;/auth-address&gt;&lt;titles&gt;&lt;title&gt;A novel OPA1 mutation in a Chinese family with autosomal dominant optic atrophy&lt;/title&gt;&lt;secondary-title&gt;Biochem Biophys Res Commun&lt;/secondary-title&gt;&lt;/titles&gt;&lt;periodical&gt;&lt;full-title&gt;Biochem Biophys Res Commun&lt;/full-title&gt;&lt;/periodical&gt;&lt;pages&gt;670-5&lt;/pages&gt;&lt;volume&gt;419&lt;/volume&gt;&lt;number&gt;4&lt;/number&gt;&lt;keywords&gt;&lt;keyword&gt;Adolescent&lt;/keyword&gt;&lt;keyword&gt;Adult&lt;/keyword&gt;&lt;keyword&gt;Aged&lt;/keyword&gt;&lt;keyword&gt;Amino Acid Sequence&lt;/keyword&gt;&lt;keyword&gt;Animals&lt;/keyword&gt;&lt;keyword&gt;Asian Continental Ancestry Group&lt;/keyword&gt;&lt;keyword&gt;China&lt;/keyword&gt;&lt;keyword&gt;Conserved Sequence&lt;/keyword&gt;&lt;keyword&gt;Female&lt;/keyword&gt;&lt;keyword&gt;GTP Phosphohydrolases/*genetics&lt;/keyword&gt;&lt;keyword&gt;Humans&lt;/keyword&gt;&lt;keyword&gt;Male&lt;/keyword&gt;&lt;keyword&gt;Middle Aged&lt;/keyword&gt;&lt;keyword&gt;Molecular Sequence Data&lt;/keyword&gt;&lt;keyword&gt;Mutation&lt;/keyword&gt;&lt;keyword&gt;Optic Atrophy, Autosomal Dominant/*genetics&lt;/keyword&gt;&lt;keyword&gt;Pedigree&lt;/keyword&gt;&lt;keyword&gt;Young Adult&lt;/keyword&gt;&lt;/keywords&gt;&lt;dates&gt;&lt;year&gt;2012&lt;/year&gt;&lt;pub-dates&gt;&lt;date&gt;Mar 23&lt;/date&gt;&lt;/pub-dates&gt;&lt;/dates&gt;&lt;isbn&gt;1090-2104 (Electronic)&amp;#xD;0006-291X (Linking)&lt;/isbn&gt;&lt;accession-num&gt;22382025&lt;/accession-num&gt;&lt;urls&gt;&lt;related-urls&gt;&lt;url&gt;http://www.ncbi.nlm.nih.gov/pubmed/22382025&lt;/url&gt;&lt;/related-urls&gt;&lt;/urls&gt;&lt;electronic-resource-num&gt;10.1016/j.bbrc.2012.02.073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16)</w:t>
            </w:r>
            <w:r>
              <w:fldChar w:fldCharType="end"/>
            </w:r>
          </w:p>
        </w:tc>
      </w:tr>
      <w:tr w:rsidR="007C19A3" w:rsidRPr="008809CB" w14:paraId="4F82E399" w14:textId="77777777" w:rsidTr="00017D17">
        <w:trPr>
          <w:trHeight w:val="280"/>
        </w:trPr>
        <w:tc>
          <w:tcPr>
            <w:tcW w:w="1236" w:type="dxa"/>
            <w:noWrap/>
            <w:hideMark/>
          </w:tcPr>
          <w:p w14:paraId="52CB61EB" w14:textId="77777777" w:rsidR="008809CB" w:rsidRPr="008809CB" w:rsidRDefault="008809CB" w:rsidP="008809CB">
            <w:r w:rsidRPr="008809CB">
              <w:rPr>
                <w:rFonts w:hint="eastAsia"/>
              </w:rPr>
              <w:t>429 – 430</w:t>
            </w:r>
          </w:p>
        </w:tc>
        <w:tc>
          <w:tcPr>
            <w:tcW w:w="1108" w:type="dxa"/>
            <w:noWrap/>
            <w:hideMark/>
          </w:tcPr>
          <w:p w14:paraId="5F785C5F" w14:textId="77777777" w:rsidR="008809CB" w:rsidRPr="008809CB" w:rsidRDefault="008809CB" w:rsidP="008809CB">
            <w:r w:rsidRPr="008809CB">
              <w:rPr>
                <w:rFonts w:hint="eastAsia"/>
              </w:rPr>
              <w:t>Missing</w:t>
            </w:r>
          </w:p>
        </w:tc>
        <w:tc>
          <w:tcPr>
            <w:tcW w:w="1325" w:type="dxa"/>
            <w:noWrap/>
            <w:hideMark/>
          </w:tcPr>
          <w:p w14:paraId="277C86D9" w14:textId="77777777" w:rsidR="008809CB" w:rsidRPr="008809CB" w:rsidRDefault="008809CB">
            <w:r w:rsidRPr="008809CB">
              <w:rPr>
                <w:rFonts w:hint="eastAsia"/>
              </w:rPr>
              <w:t>G domain</w:t>
            </w:r>
          </w:p>
        </w:tc>
        <w:tc>
          <w:tcPr>
            <w:tcW w:w="3514" w:type="dxa"/>
            <w:noWrap/>
            <w:hideMark/>
          </w:tcPr>
          <w:p w14:paraId="6F4E009B" w14:textId="77777777" w:rsidR="008809CB" w:rsidRPr="008809CB" w:rsidRDefault="008809CB"/>
        </w:tc>
        <w:tc>
          <w:tcPr>
            <w:tcW w:w="1113" w:type="dxa"/>
          </w:tcPr>
          <w:p w14:paraId="1E7A28FB" w14:textId="77777777" w:rsidR="008809CB" w:rsidRPr="008809CB" w:rsidRDefault="00F245E4">
            <w:r>
              <w:fldChar w:fldCharType="begin"/>
            </w:r>
            <w:r>
              <w:instrText xml:space="preserve"> ADDIN EN.CITE &lt;EndNote&gt;&lt;Cite&gt;&lt;Author&gt;Ferre&lt;/Author&gt;&lt;Year&gt;2009&lt;/Year&gt;&lt;RecNum&gt;7&lt;/RecNum&gt;&lt;DisplayText&gt;(3)&lt;/DisplayText&gt;&lt;record&gt;&lt;rec-number&gt;7&lt;/rec-number&gt;&lt;foreign-keys&gt;&lt;key app="EN" db-id="02vp552zxs0sscevpd8p0ewf2d2vsvszvas9" timestamp="1555042893"&gt;7&lt;/key&gt;&lt;/foreign-keys&gt;&lt;ref-type name="Journal Article"&gt;17&lt;/ref-type&gt;&lt;contributors&gt;&lt;authors&gt;&lt;author&gt;Ferre, M.&lt;/author&gt;&lt;author&gt;Bonneau, D.&lt;/author&gt;&lt;author&gt;Milea, D.&lt;/author&gt;&lt;author&gt;Chevrollier, A.&lt;/author&gt;&lt;author&gt;Verny, C.&lt;/author&gt;&lt;author&gt;Dollfus, H.&lt;/author&gt;&lt;author&gt;Ayuso, C.&lt;/author&gt;&lt;author&gt;Defoort, S.&lt;/author&gt;&lt;author&gt;Vignal, C.&lt;/author&gt;&lt;author&gt;Zanlonghi, X.&lt;/author&gt;&lt;author&gt;Charlin, J. F.&lt;/author&gt;&lt;author&gt;Kaplan, J.&lt;/author&gt;&lt;author&gt;Odent, S.&lt;/author&gt;&lt;author&gt;Hamel, C. P.&lt;/author&gt;&lt;author&gt;Procaccio, V.&lt;/author&gt;&lt;author&gt;Reynier, P.&lt;/author&gt;&lt;author&gt;Amati-Bonneau, P.&lt;/author&gt;&lt;/authors&gt;&lt;/contributors&gt;&lt;auth-address&gt;INSERM, U694, Angers, F-49000, France. MaFerre@chu-angers.fr&lt;/auth-address&gt;&lt;titles&gt;&lt;title&gt;Molecular screening of 980 cases of suspected hereditary optic neuropathy with a report on 77 novel OPA1 mutations&lt;/title&gt;&lt;secondary-title&gt;Hum Mutat&lt;/secondary-title&gt;&lt;/titles&gt;&lt;periodical&gt;&lt;full-title&gt;Hum Mutat&lt;/full-title&gt;&lt;/periodical&gt;&lt;pages&gt;E692-705&lt;/pages&gt;&lt;volume&gt;30&lt;/volume&gt;&lt;number&gt;7&lt;/number&gt;&lt;keywords&gt;&lt;keyword&gt;DNA, Mitochondrial&lt;/keyword&gt;&lt;keyword&gt;GTP Phosphohydrolases/*genetics&lt;/keyword&gt;&lt;keyword&gt;Genetic Testing&lt;/keyword&gt;&lt;keyword&gt;Humans&lt;/keyword&gt;&lt;keyword&gt;*Mutation&lt;/keyword&gt;&lt;keyword&gt;Optic Atrophies, Hereditary/*genetics&lt;/keyword&gt;&lt;keyword&gt;Optic Atrophy, Autosomal Dominant/genetics&lt;/keyword&gt;&lt;keyword&gt;Optic Atrophy, Hereditary, Leber/genetics&lt;/keyword&gt;&lt;keyword&gt;Proteins/*genetics&lt;/keyword&gt;&lt;/keywords&gt;&lt;dates&gt;&lt;year&gt;2009&lt;/year&gt;&lt;pub-dates&gt;&lt;date&gt;Jul&lt;/date&gt;&lt;/pub-dates&gt;&lt;/dates&gt;&lt;isbn&gt;1098-1004 (Electronic)&amp;#xD;1059-7794 (Linking)&lt;/isbn&gt;&lt;accession-num&gt;19319978&lt;/accession-num&gt;&lt;urls&gt;&lt;related-urls&gt;&lt;url&gt;http://www.ncbi.nlm.nih.gov/pubmed/19319978&lt;/url&gt;&lt;/related-urls&gt;&lt;/urls&gt;&lt;electronic-resource-num&gt;10.1002/humu.21025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3)</w:t>
            </w:r>
            <w:r>
              <w:fldChar w:fldCharType="end"/>
            </w:r>
          </w:p>
        </w:tc>
      </w:tr>
      <w:tr w:rsidR="007C19A3" w:rsidRPr="008809CB" w14:paraId="3098273F" w14:textId="77777777" w:rsidTr="00017D17">
        <w:trPr>
          <w:trHeight w:val="280"/>
        </w:trPr>
        <w:tc>
          <w:tcPr>
            <w:tcW w:w="1236" w:type="dxa"/>
            <w:noWrap/>
            <w:hideMark/>
          </w:tcPr>
          <w:p w14:paraId="6B624A2F" w14:textId="77777777" w:rsidR="008809CB" w:rsidRPr="008809CB" w:rsidRDefault="008809CB" w:rsidP="008809CB">
            <w:r w:rsidRPr="008809CB">
              <w:rPr>
                <w:rFonts w:hint="eastAsia"/>
              </w:rPr>
              <w:t>430</w:t>
            </w:r>
          </w:p>
        </w:tc>
        <w:tc>
          <w:tcPr>
            <w:tcW w:w="1108" w:type="dxa"/>
            <w:noWrap/>
            <w:hideMark/>
          </w:tcPr>
          <w:p w14:paraId="34C4D29A" w14:textId="77777777" w:rsidR="008809CB" w:rsidRPr="008809CB" w:rsidRDefault="008809CB" w:rsidP="008809CB">
            <w:r w:rsidRPr="008809CB">
              <w:rPr>
                <w:rFonts w:hint="eastAsia"/>
              </w:rPr>
              <w:t>N → D</w:t>
            </w:r>
          </w:p>
        </w:tc>
        <w:tc>
          <w:tcPr>
            <w:tcW w:w="1325" w:type="dxa"/>
            <w:noWrap/>
            <w:hideMark/>
          </w:tcPr>
          <w:p w14:paraId="7DD03C94" w14:textId="77777777" w:rsidR="008809CB" w:rsidRPr="008809CB" w:rsidRDefault="008809CB">
            <w:r w:rsidRPr="008809CB">
              <w:rPr>
                <w:rFonts w:hint="eastAsia"/>
              </w:rPr>
              <w:t>G domain</w:t>
            </w:r>
          </w:p>
        </w:tc>
        <w:tc>
          <w:tcPr>
            <w:tcW w:w="3514" w:type="dxa"/>
            <w:noWrap/>
            <w:hideMark/>
          </w:tcPr>
          <w:p w14:paraId="38B0E36A" w14:textId="77777777" w:rsidR="008809CB" w:rsidRPr="008809CB" w:rsidRDefault="008809CB"/>
        </w:tc>
        <w:tc>
          <w:tcPr>
            <w:tcW w:w="1113" w:type="dxa"/>
          </w:tcPr>
          <w:p w14:paraId="751137D7" w14:textId="77777777" w:rsidR="008809CB" w:rsidRPr="008809CB" w:rsidRDefault="00F245E4">
            <w:r>
              <w:fldChar w:fldCharType="begin"/>
            </w:r>
            <w:r>
              <w:instrText xml:space="preserve"> ADDIN EN.CITE &lt;EndNote&gt;&lt;Cite&gt;&lt;Author&gt;Ferre&lt;/Author&gt;&lt;Year&gt;2009&lt;/Year&gt;&lt;RecNum&gt;7&lt;/RecNum&gt;&lt;DisplayText&gt;(3)&lt;/DisplayText&gt;&lt;record&gt;&lt;rec-number&gt;7&lt;/rec-number&gt;&lt;foreign-keys&gt;&lt;key app="EN" db-id="02vp552zxs0sscevpd8p0ewf2d2vsvszvas9" timestamp="1555042893"&gt;7&lt;/key&gt;&lt;/foreign-keys&gt;&lt;ref-type name="Journal Article"&gt;17&lt;/ref-type&gt;&lt;contributors&gt;&lt;authors&gt;&lt;author&gt;Ferre, M.&lt;/author&gt;&lt;author&gt;Bonneau, D.&lt;/author&gt;&lt;author&gt;Milea, D.&lt;/author&gt;&lt;author&gt;Chevrollier, A.&lt;/author&gt;&lt;author&gt;Verny, C.&lt;/author&gt;&lt;author&gt;Dollfus, H.&lt;/author&gt;&lt;author&gt;Ayuso, C.&lt;/author&gt;&lt;author&gt;Defoort, S.&lt;/author&gt;&lt;author&gt;Vignal, C.&lt;/author&gt;&lt;author&gt;Zanlonghi, X.&lt;/author&gt;&lt;author&gt;Charlin, J. F.&lt;/author&gt;&lt;author&gt;Kaplan, J.&lt;/author&gt;&lt;author&gt;Odent, S.&lt;/author&gt;&lt;author&gt;Hamel, C. P.&lt;/author&gt;&lt;author&gt;Procaccio, V.&lt;/author&gt;&lt;author&gt;Reynier, P.&lt;/author&gt;&lt;author&gt;Amati-Bonneau, P.&lt;/author&gt;&lt;/authors&gt;&lt;/contributors&gt;&lt;auth-address&gt;INSERM, U694, Angers, F-49000, France. MaFerre@chu-angers.fr&lt;/auth-address&gt;&lt;titles&gt;&lt;title&gt;Molecular screening of 980 cases of suspected hereditary optic neuropathy with a report on 77 novel OPA1 mutations&lt;/title&gt;&lt;secondary-title&gt;Hum Mutat&lt;/secondary-title&gt;&lt;/titles&gt;&lt;periodical&gt;&lt;full-title&gt;Hum Mutat&lt;/full-title&gt;&lt;/periodical&gt;&lt;pages&gt;E692-705&lt;/pages&gt;&lt;volume&gt;30&lt;/volume&gt;&lt;number&gt;7&lt;/number&gt;&lt;keywords&gt;&lt;keyword&gt;DNA, Mitochondrial&lt;/keyword&gt;&lt;keyword&gt;GTP Phosphohydrolases/*genetics&lt;/keyword&gt;&lt;keyword&gt;Genetic Testing&lt;/keyword&gt;&lt;keyword&gt;Humans&lt;/keyword&gt;&lt;keyword&gt;*Mutation&lt;/keyword&gt;&lt;keyword&gt;Optic Atrophies, Hereditary/*genetics&lt;/keyword&gt;&lt;keyword&gt;Optic Atrophy, Autosomal Dominant/genetics&lt;/keyword&gt;&lt;keyword&gt;Optic Atrophy, Hereditary, Leber/genetics&lt;/keyword&gt;&lt;keyword&gt;Proteins/*genetics&lt;/keyword&gt;&lt;/keywords&gt;&lt;dates&gt;&lt;year&gt;2009&lt;/year&gt;&lt;pub-dates&gt;&lt;date&gt;Jul&lt;/date&gt;&lt;/pub-dates&gt;&lt;/dates&gt;&lt;isbn&gt;1098-1004 (Electronic)&amp;#xD;1059-7794 (Linking)&lt;/isbn&gt;&lt;accession-num&gt;19319978&lt;/accession-num&gt;&lt;urls&gt;&lt;related-urls&gt;&lt;url&gt;http://www.ncbi.nlm.nih.gov/pubmed/19319978&lt;/url&gt;&lt;/related-urls&gt;&lt;/urls&gt;&lt;electronic-resource-num&gt;10.1002/humu.21025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3)</w:t>
            </w:r>
            <w:r>
              <w:fldChar w:fldCharType="end"/>
            </w:r>
          </w:p>
        </w:tc>
      </w:tr>
      <w:tr w:rsidR="007C19A3" w:rsidRPr="008809CB" w14:paraId="592AE7E8" w14:textId="77777777" w:rsidTr="00017D17">
        <w:trPr>
          <w:trHeight w:val="280"/>
        </w:trPr>
        <w:tc>
          <w:tcPr>
            <w:tcW w:w="1236" w:type="dxa"/>
            <w:noWrap/>
            <w:hideMark/>
          </w:tcPr>
          <w:p w14:paraId="58266457" w14:textId="77777777" w:rsidR="008809CB" w:rsidRPr="008809CB" w:rsidRDefault="008809CB" w:rsidP="008809CB">
            <w:r w:rsidRPr="008809CB">
              <w:rPr>
                <w:rFonts w:hint="eastAsia"/>
              </w:rPr>
              <w:t>432</w:t>
            </w:r>
          </w:p>
        </w:tc>
        <w:tc>
          <w:tcPr>
            <w:tcW w:w="1108" w:type="dxa"/>
            <w:noWrap/>
            <w:hideMark/>
          </w:tcPr>
          <w:p w14:paraId="53E4503F" w14:textId="77777777" w:rsidR="008809CB" w:rsidRPr="008809CB" w:rsidRDefault="008809CB" w:rsidP="008809CB">
            <w:r w:rsidRPr="008809CB">
              <w:rPr>
                <w:rFonts w:hint="eastAsia"/>
              </w:rPr>
              <w:t>Missing</w:t>
            </w:r>
          </w:p>
        </w:tc>
        <w:tc>
          <w:tcPr>
            <w:tcW w:w="1325" w:type="dxa"/>
            <w:noWrap/>
            <w:hideMark/>
          </w:tcPr>
          <w:p w14:paraId="78E75747" w14:textId="77777777" w:rsidR="008809CB" w:rsidRPr="008809CB" w:rsidRDefault="008809CB">
            <w:r w:rsidRPr="008809CB">
              <w:rPr>
                <w:rFonts w:hint="eastAsia"/>
              </w:rPr>
              <w:t>G domain</w:t>
            </w:r>
          </w:p>
        </w:tc>
        <w:tc>
          <w:tcPr>
            <w:tcW w:w="3514" w:type="dxa"/>
            <w:noWrap/>
            <w:hideMark/>
          </w:tcPr>
          <w:p w14:paraId="5E0C2931" w14:textId="77777777" w:rsidR="008809CB" w:rsidRPr="008809CB" w:rsidRDefault="008809CB"/>
        </w:tc>
        <w:tc>
          <w:tcPr>
            <w:tcW w:w="1113" w:type="dxa"/>
          </w:tcPr>
          <w:p w14:paraId="139513F2" w14:textId="77777777" w:rsidR="008809CB" w:rsidRPr="008809CB" w:rsidRDefault="00F245E4">
            <w:r>
              <w:fldChar w:fldCharType="begin">
                <w:fldData xml:space="preserve">PEVuZE5vdGU+PENpdGU+PEF1dGhvcj5UaGlzZWx0b248L0F1dGhvcj48WWVhcj4yMDAyPC9ZZWFy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UaGlzZWx0b248L0F1dGhvcj48WWVhcj4yMDAyPC9ZZWFy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2, 7)</w:t>
            </w:r>
            <w:r>
              <w:fldChar w:fldCharType="end"/>
            </w:r>
          </w:p>
        </w:tc>
      </w:tr>
      <w:tr w:rsidR="007C19A3" w:rsidRPr="008809CB" w14:paraId="7EF353A0" w14:textId="77777777" w:rsidTr="00017D17">
        <w:trPr>
          <w:trHeight w:val="280"/>
        </w:trPr>
        <w:tc>
          <w:tcPr>
            <w:tcW w:w="1236" w:type="dxa"/>
            <w:noWrap/>
            <w:hideMark/>
          </w:tcPr>
          <w:p w14:paraId="5E0F8393" w14:textId="77777777" w:rsidR="008809CB" w:rsidRPr="008809CB" w:rsidRDefault="008809CB" w:rsidP="008809CB">
            <w:r w:rsidRPr="008809CB">
              <w:rPr>
                <w:rFonts w:hint="eastAsia"/>
              </w:rPr>
              <w:t>438</w:t>
            </w:r>
          </w:p>
        </w:tc>
        <w:tc>
          <w:tcPr>
            <w:tcW w:w="1108" w:type="dxa"/>
            <w:noWrap/>
            <w:hideMark/>
          </w:tcPr>
          <w:p w14:paraId="14378582" w14:textId="77777777" w:rsidR="008809CB" w:rsidRPr="008809CB" w:rsidRDefault="008809CB" w:rsidP="008809CB">
            <w:r w:rsidRPr="008809CB">
              <w:rPr>
                <w:rFonts w:hint="eastAsia"/>
              </w:rPr>
              <w:t>D → V</w:t>
            </w:r>
          </w:p>
        </w:tc>
        <w:tc>
          <w:tcPr>
            <w:tcW w:w="1325" w:type="dxa"/>
            <w:noWrap/>
            <w:hideMark/>
          </w:tcPr>
          <w:p w14:paraId="31097D4E" w14:textId="77777777" w:rsidR="008809CB" w:rsidRPr="008809CB" w:rsidRDefault="008809CB">
            <w:r w:rsidRPr="008809CB">
              <w:rPr>
                <w:rFonts w:hint="eastAsia"/>
              </w:rPr>
              <w:t>G domain</w:t>
            </w:r>
          </w:p>
        </w:tc>
        <w:tc>
          <w:tcPr>
            <w:tcW w:w="3514" w:type="dxa"/>
            <w:noWrap/>
            <w:hideMark/>
          </w:tcPr>
          <w:p w14:paraId="5418F233" w14:textId="77777777" w:rsidR="008809CB" w:rsidRPr="008809CB" w:rsidRDefault="008809CB"/>
        </w:tc>
        <w:tc>
          <w:tcPr>
            <w:tcW w:w="1113" w:type="dxa"/>
          </w:tcPr>
          <w:p w14:paraId="5C1078B3" w14:textId="77777777" w:rsidR="008809CB" w:rsidRPr="008809CB" w:rsidRDefault="00F245E4">
            <w:r>
              <w:fldChar w:fldCharType="begin">
                <w:fldData xml:space="preserve">PEVuZE5vdGU+PENpdGU+PEF1dGhvcj5QZXNjaDwvQXV0aG9yPjxZZWFyPjIwMDE8L1llYXI+PFJl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QZXNjaDwvQXV0aG9yPjxZZWFyPjIwMDE8L1llYXI+PFJl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4)</w:t>
            </w:r>
            <w:r>
              <w:fldChar w:fldCharType="end"/>
            </w:r>
          </w:p>
        </w:tc>
      </w:tr>
      <w:tr w:rsidR="007C19A3" w:rsidRPr="008809CB" w14:paraId="2677D7B9" w14:textId="77777777" w:rsidTr="00017D17">
        <w:trPr>
          <w:trHeight w:val="280"/>
        </w:trPr>
        <w:tc>
          <w:tcPr>
            <w:tcW w:w="1236" w:type="dxa"/>
            <w:noWrap/>
            <w:hideMark/>
          </w:tcPr>
          <w:p w14:paraId="57DC10D8" w14:textId="77777777" w:rsidR="008809CB" w:rsidRPr="008809CB" w:rsidRDefault="008809CB" w:rsidP="008809CB">
            <w:r w:rsidRPr="008809CB">
              <w:rPr>
                <w:rFonts w:hint="eastAsia"/>
              </w:rPr>
              <w:t>439</w:t>
            </w:r>
          </w:p>
        </w:tc>
        <w:tc>
          <w:tcPr>
            <w:tcW w:w="1108" w:type="dxa"/>
            <w:noWrap/>
            <w:hideMark/>
          </w:tcPr>
          <w:p w14:paraId="307F01B7" w14:textId="77777777" w:rsidR="008809CB" w:rsidRPr="008809CB" w:rsidRDefault="008809CB" w:rsidP="008809CB">
            <w:r w:rsidRPr="008809CB">
              <w:rPr>
                <w:rFonts w:hint="eastAsia"/>
              </w:rPr>
              <w:t>G → V</w:t>
            </w:r>
          </w:p>
        </w:tc>
        <w:tc>
          <w:tcPr>
            <w:tcW w:w="1325" w:type="dxa"/>
            <w:noWrap/>
            <w:hideMark/>
          </w:tcPr>
          <w:p w14:paraId="13719BC1" w14:textId="77777777" w:rsidR="008809CB" w:rsidRPr="008809CB" w:rsidRDefault="008809CB">
            <w:r w:rsidRPr="008809CB">
              <w:rPr>
                <w:rFonts w:hint="eastAsia"/>
              </w:rPr>
              <w:t>G domain</w:t>
            </w:r>
          </w:p>
        </w:tc>
        <w:tc>
          <w:tcPr>
            <w:tcW w:w="3514" w:type="dxa"/>
            <w:noWrap/>
            <w:hideMark/>
          </w:tcPr>
          <w:p w14:paraId="0870FF87" w14:textId="77777777" w:rsidR="008809CB" w:rsidRPr="008809CB" w:rsidRDefault="00017D17">
            <w:r>
              <w:t>I</w:t>
            </w:r>
            <w:r w:rsidR="008809CB" w:rsidRPr="008809CB">
              <w:rPr>
                <w:rFonts w:hint="eastAsia"/>
              </w:rPr>
              <w:t>n DOA+ and OPA1; decreased GTPase activity; loss of function in promoting mitochondrial fusion.</w:t>
            </w:r>
          </w:p>
        </w:tc>
        <w:tc>
          <w:tcPr>
            <w:tcW w:w="1113" w:type="dxa"/>
          </w:tcPr>
          <w:p w14:paraId="72078B4C" w14:textId="77777777" w:rsidR="008809CB" w:rsidRPr="008809CB" w:rsidRDefault="00317612">
            <w:r>
              <w:fldChar w:fldCharType="begin">
                <w:fldData xml:space="preserve">PEVuZE5vdGU+PENpdGU+PEF1dGhvcj5BbWF0aS1Cb25uZWF1PC9BdXRob3I+PFllYXI+MjAwODwv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BbWF0aS1Cb25uZWF1PC9BdXRob3I+PFllYXI+MjAwODwv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10, 13, 17)</w:t>
            </w:r>
            <w:r>
              <w:fldChar w:fldCharType="end"/>
            </w:r>
          </w:p>
        </w:tc>
      </w:tr>
      <w:tr w:rsidR="007C19A3" w:rsidRPr="008809CB" w14:paraId="0C485A9C" w14:textId="77777777" w:rsidTr="00017D17">
        <w:trPr>
          <w:trHeight w:val="280"/>
        </w:trPr>
        <w:tc>
          <w:tcPr>
            <w:tcW w:w="1236" w:type="dxa"/>
            <w:noWrap/>
            <w:hideMark/>
          </w:tcPr>
          <w:p w14:paraId="5E9BAA73" w14:textId="77777777" w:rsidR="008809CB" w:rsidRPr="008809CB" w:rsidRDefault="008809CB" w:rsidP="008809CB">
            <w:r w:rsidRPr="008809CB">
              <w:rPr>
                <w:rFonts w:hint="eastAsia"/>
              </w:rPr>
              <w:t>445</w:t>
            </w:r>
          </w:p>
        </w:tc>
        <w:tc>
          <w:tcPr>
            <w:tcW w:w="1108" w:type="dxa"/>
            <w:noWrap/>
            <w:hideMark/>
          </w:tcPr>
          <w:p w14:paraId="14E6DA3E" w14:textId="77777777" w:rsidR="008809CB" w:rsidRPr="008809CB" w:rsidRDefault="008809CB" w:rsidP="008809CB">
            <w:r w:rsidRPr="008809CB">
              <w:rPr>
                <w:rFonts w:hint="eastAsia"/>
              </w:rPr>
              <w:t>R → H</w:t>
            </w:r>
          </w:p>
        </w:tc>
        <w:tc>
          <w:tcPr>
            <w:tcW w:w="1325" w:type="dxa"/>
            <w:noWrap/>
            <w:hideMark/>
          </w:tcPr>
          <w:p w14:paraId="774F358A" w14:textId="77777777" w:rsidR="008809CB" w:rsidRPr="008809CB" w:rsidRDefault="008809CB">
            <w:r w:rsidRPr="008809CB">
              <w:rPr>
                <w:rFonts w:hint="eastAsia"/>
              </w:rPr>
              <w:t>G domain</w:t>
            </w:r>
          </w:p>
        </w:tc>
        <w:tc>
          <w:tcPr>
            <w:tcW w:w="3514" w:type="dxa"/>
            <w:noWrap/>
            <w:hideMark/>
          </w:tcPr>
          <w:p w14:paraId="34C5F81A" w14:textId="77777777" w:rsidR="008809CB" w:rsidRPr="008809CB" w:rsidRDefault="003515E9">
            <w:r>
              <w:t>I</w:t>
            </w:r>
            <w:r w:rsidR="008809CB" w:rsidRPr="008809CB">
              <w:rPr>
                <w:rFonts w:hint="eastAsia"/>
              </w:rPr>
              <w:t>n DOA+ and OPA1; decreased GTPase activity; loss of function in promoting mitochondrial fusion.</w:t>
            </w:r>
          </w:p>
        </w:tc>
        <w:tc>
          <w:tcPr>
            <w:tcW w:w="1113" w:type="dxa"/>
          </w:tcPr>
          <w:p w14:paraId="29CBD8C9" w14:textId="77777777" w:rsidR="008809CB" w:rsidRPr="008809CB" w:rsidRDefault="00317612">
            <w:r>
              <w:fldChar w:fldCharType="begin">
                <w:fldData xml:space="preserve">PEVuZE5vdGU+PENpdGU+PEF1dGhvcj5CYW48L0F1dGhvcj48WWVhcj4yMDEwPC9ZZWFyPjxSZWNO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YW48L0F1dGhvcj48WWVhcj4yMDEwPC9ZZWFyPjxSZWNO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10, 13, 18-20)</w:t>
            </w:r>
            <w:r>
              <w:fldChar w:fldCharType="end"/>
            </w:r>
          </w:p>
        </w:tc>
      </w:tr>
      <w:tr w:rsidR="007C19A3" w:rsidRPr="008809CB" w14:paraId="61D1DFDB" w14:textId="77777777" w:rsidTr="00017D17">
        <w:trPr>
          <w:trHeight w:val="280"/>
        </w:trPr>
        <w:tc>
          <w:tcPr>
            <w:tcW w:w="1236" w:type="dxa"/>
            <w:noWrap/>
            <w:hideMark/>
          </w:tcPr>
          <w:p w14:paraId="4EC8C001" w14:textId="77777777" w:rsidR="008809CB" w:rsidRPr="008809CB" w:rsidRDefault="008809CB" w:rsidP="008809CB">
            <w:r w:rsidRPr="008809CB">
              <w:rPr>
                <w:rFonts w:hint="eastAsia"/>
              </w:rPr>
              <w:t>449</w:t>
            </w:r>
          </w:p>
        </w:tc>
        <w:tc>
          <w:tcPr>
            <w:tcW w:w="1108" w:type="dxa"/>
            <w:noWrap/>
            <w:hideMark/>
          </w:tcPr>
          <w:p w14:paraId="067ABC16" w14:textId="77777777" w:rsidR="008809CB" w:rsidRPr="008809CB" w:rsidRDefault="008809CB" w:rsidP="008809CB">
            <w:r w:rsidRPr="008809CB">
              <w:rPr>
                <w:rFonts w:hint="eastAsia"/>
              </w:rPr>
              <w:t>T → R</w:t>
            </w:r>
          </w:p>
        </w:tc>
        <w:tc>
          <w:tcPr>
            <w:tcW w:w="1325" w:type="dxa"/>
            <w:noWrap/>
            <w:hideMark/>
          </w:tcPr>
          <w:p w14:paraId="2D8E43AD" w14:textId="77777777" w:rsidR="008809CB" w:rsidRPr="008809CB" w:rsidRDefault="008809CB">
            <w:r w:rsidRPr="008809CB">
              <w:rPr>
                <w:rFonts w:hint="eastAsia"/>
              </w:rPr>
              <w:t>G domain</w:t>
            </w:r>
          </w:p>
        </w:tc>
        <w:tc>
          <w:tcPr>
            <w:tcW w:w="3514" w:type="dxa"/>
            <w:noWrap/>
            <w:hideMark/>
          </w:tcPr>
          <w:p w14:paraId="45C719B7" w14:textId="77777777" w:rsidR="008809CB" w:rsidRPr="008809CB" w:rsidRDefault="008809CB"/>
        </w:tc>
        <w:tc>
          <w:tcPr>
            <w:tcW w:w="1113" w:type="dxa"/>
          </w:tcPr>
          <w:p w14:paraId="02326178" w14:textId="77777777" w:rsidR="008809CB" w:rsidRPr="008809CB" w:rsidRDefault="00317612">
            <w:r>
              <w:fldChar w:fldCharType="begin"/>
            </w:r>
            <w:r>
              <w:instrText xml:space="preserve"> ADDIN EN.CITE &lt;EndNote&gt;&lt;Cite&gt;&lt;Author&gt;Ferre&lt;/Author&gt;&lt;Year&gt;2009&lt;/Year&gt;&lt;RecNum&gt;7&lt;/RecNum&gt;&lt;DisplayText&gt;(3)&lt;/DisplayText&gt;&lt;record&gt;&lt;rec-number&gt;7&lt;/rec-number&gt;&lt;foreign-keys&gt;&lt;key app="EN" db-id="02vp552zxs0sscevpd8p0ewf2d2vsvszvas9" timestamp="1555042893"&gt;7&lt;/key&gt;&lt;/foreign-keys&gt;&lt;ref-type name="Journal Article"&gt;17&lt;/ref-type&gt;&lt;contributors&gt;&lt;authors&gt;&lt;author&gt;Ferre, M.&lt;/author&gt;&lt;author&gt;Bonneau, D.&lt;/author&gt;&lt;author&gt;Milea, D.&lt;/author&gt;&lt;author&gt;Chevrollier, A.&lt;/author&gt;&lt;author&gt;Verny, C.&lt;/author&gt;&lt;author&gt;Dollfus, H.&lt;/author&gt;&lt;author&gt;Ayuso, C.&lt;/author&gt;&lt;author&gt;Defoort, S.&lt;/author&gt;&lt;author&gt;Vignal, C.&lt;/author&gt;&lt;author&gt;Zanlonghi, X.&lt;/author&gt;&lt;author&gt;Charlin, J. F.&lt;/author&gt;&lt;author&gt;Kaplan, J.&lt;/author&gt;&lt;author&gt;Odent, S.&lt;/author&gt;&lt;author&gt;Hamel, C. P.&lt;/author&gt;&lt;author&gt;Procaccio, V.&lt;/author&gt;&lt;author&gt;Reynier, P.&lt;/author&gt;&lt;author&gt;Amati-Bonneau, P.&lt;/author&gt;&lt;/authors&gt;&lt;/contributors&gt;&lt;auth-address&gt;INSERM, U694, Angers, F-49000, France. MaFerre@chu-angers.fr&lt;/auth-address&gt;&lt;titles&gt;&lt;title&gt;Molecular screening of 980 cases of suspected hereditary optic neuropathy with a report on 77 novel OPA1 mutations&lt;/title&gt;&lt;secondary-title&gt;Hum Mutat&lt;/secondary-title&gt;&lt;/titles&gt;&lt;periodical&gt;&lt;full-title&gt;Hum Mutat&lt;/full-title&gt;&lt;/periodical&gt;&lt;pages&gt;E692-705&lt;/pages&gt;&lt;volume&gt;30&lt;/volume&gt;&lt;number&gt;7&lt;/number&gt;&lt;keywords&gt;&lt;keyword&gt;DNA, Mitochondrial&lt;/keyword&gt;&lt;keyword&gt;GTP Phosphohydrolases/*genetics&lt;/keyword&gt;&lt;keyword&gt;Genetic Testing&lt;/keyword&gt;&lt;keyword&gt;Humans&lt;/keyword&gt;&lt;keyword&gt;*Mutation&lt;/keyword&gt;&lt;keyword&gt;Optic Atrophies, Hereditary/*genetics&lt;/keyword&gt;&lt;keyword&gt;Optic Atrophy, Autosomal Dominant/genetics&lt;/keyword&gt;&lt;keyword&gt;Optic Atrophy, Hereditary, Leber/genetics&lt;/keyword&gt;&lt;keyword&gt;Proteins/*genetics&lt;/keyword&gt;&lt;/keywords&gt;&lt;dates&gt;&lt;year&gt;2009&lt;/year&gt;&lt;pub-dates&gt;&lt;date&gt;Jul&lt;/date&gt;&lt;/pub-dates&gt;&lt;/dates&gt;&lt;isbn&gt;1098-1004 (Electronic)&amp;#xD;1059-7794 (Linking)&lt;/isbn&gt;&lt;accession-num&gt;19319978&lt;/accession-num&gt;&lt;urls&gt;&lt;related-urls&gt;&lt;url&gt;http://www.ncbi.nlm.nih.gov/pubmed/19319978&lt;/url&gt;&lt;/related-urls&gt;&lt;/urls&gt;&lt;electronic-resource-num&gt;10.1002/humu.21025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3)</w:t>
            </w:r>
            <w:r>
              <w:fldChar w:fldCharType="end"/>
            </w:r>
          </w:p>
        </w:tc>
      </w:tr>
      <w:tr w:rsidR="007C19A3" w:rsidRPr="008809CB" w14:paraId="5B27A31B" w14:textId="77777777" w:rsidTr="00017D17">
        <w:trPr>
          <w:trHeight w:val="280"/>
        </w:trPr>
        <w:tc>
          <w:tcPr>
            <w:tcW w:w="1236" w:type="dxa"/>
            <w:noWrap/>
            <w:hideMark/>
          </w:tcPr>
          <w:p w14:paraId="4B85B54B" w14:textId="77777777" w:rsidR="008809CB" w:rsidRPr="008809CB" w:rsidRDefault="008809CB" w:rsidP="008809CB">
            <w:r w:rsidRPr="008809CB">
              <w:rPr>
                <w:rFonts w:hint="eastAsia"/>
              </w:rPr>
              <w:lastRenderedPageBreak/>
              <w:t>459</w:t>
            </w:r>
          </w:p>
        </w:tc>
        <w:tc>
          <w:tcPr>
            <w:tcW w:w="1108" w:type="dxa"/>
            <w:noWrap/>
            <w:hideMark/>
          </w:tcPr>
          <w:p w14:paraId="6388DBD4" w14:textId="77777777" w:rsidR="008809CB" w:rsidRPr="008809CB" w:rsidRDefault="008809CB" w:rsidP="008809CB">
            <w:r w:rsidRPr="008809CB">
              <w:rPr>
                <w:rFonts w:hint="eastAsia"/>
              </w:rPr>
              <w:t>G → E</w:t>
            </w:r>
          </w:p>
        </w:tc>
        <w:tc>
          <w:tcPr>
            <w:tcW w:w="1325" w:type="dxa"/>
            <w:noWrap/>
            <w:hideMark/>
          </w:tcPr>
          <w:p w14:paraId="14664F33" w14:textId="77777777" w:rsidR="008809CB" w:rsidRPr="008809CB" w:rsidRDefault="008809CB">
            <w:r w:rsidRPr="008809CB">
              <w:rPr>
                <w:rFonts w:hint="eastAsia"/>
              </w:rPr>
              <w:t>G domain</w:t>
            </w:r>
          </w:p>
        </w:tc>
        <w:tc>
          <w:tcPr>
            <w:tcW w:w="3514" w:type="dxa"/>
            <w:noWrap/>
            <w:hideMark/>
          </w:tcPr>
          <w:p w14:paraId="33F922AE" w14:textId="77777777" w:rsidR="008809CB" w:rsidRPr="008809CB" w:rsidRDefault="008809CB"/>
        </w:tc>
        <w:tc>
          <w:tcPr>
            <w:tcW w:w="1113" w:type="dxa"/>
          </w:tcPr>
          <w:p w14:paraId="77B44E2A" w14:textId="77777777" w:rsidR="008809CB" w:rsidRPr="008809CB" w:rsidRDefault="00317612">
            <w:r>
              <w:fldChar w:fldCharType="begin">
                <w:fldData xml:space="preserve">PEVuZE5vdGU+PENpdGU+PEF1dGhvcj5BbG1pbmQ8L0F1dGhvcj48WWVhcj4yMDEyPC9ZZWFyPjxS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BbG1pbmQ8L0F1dGhvcj48WWVhcj4yMDEyPC9ZZWFyPjxS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21)</w:t>
            </w:r>
            <w:r>
              <w:fldChar w:fldCharType="end"/>
            </w:r>
          </w:p>
        </w:tc>
      </w:tr>
      <w:tr w:rsidR="007C19A3" w:rsidRPr="008809CB" w14:paraId="0C5E7314" w14:textId="77777777" w:rsidTr="00017D17">
        <w:trPr>
          <w:trHeight w:val="280"/>
        </w:trPr>
        <w:tc>
          <w:tcPr>
            <w:tcW w:w="1236" w:type="dxa"/>
            <w:noWrap/>
            <w:hideMark/>
          </w:tcPr>
          <w:p w14:paraId="1AA93AC5" w14:textId="77777777" w:rsidR="008809CB" w:rsidRPr="008809CB" w:rsidRDefault="008809CB" w:rsidP="008809CB">
            <w:r w:rsidRPr="008809CB">
              <w:rPr>
                <w:rFonts w:hint="eastAsia"/>
              </w:rPr>
              <w:t>463</w:t>
            </w:r>
          </w:p>
        </w:tc>
        <w:tc>
          <w:tcPr>
            <w:tcW w:w="1108" w:type="dxa"/>
            <w:noWrap/>
            <w:hideMark/>
          </w:tcPr>
          <w:p w14:paraId="694069FC" w14:textId="77777777" w:rsidR="008809CB" w:rsidRPr="008809CB" w:rsidRDefault="008809CB" w:rsidP="008809CB">
            <w:r w:rsidRPr="008809CB">
              <w:rPr>
                <w:rFonts w:hint="eastAsia"/>
              </w:rPr>
              <w:t>I → IFIF</w:t>
            </w:r>
          </w:p>
        </w:tc>
        <w:tc>
          <w:tcPr>
            <w:tcW w:w="1325" w:type="dxa"/>
            <w:noWrap/>
            <w:hideMark/>
          </w:tcPr>
          <w:p w14:paraId="672EE141" w14:textId="77777777" w:rsidR="008809CB" w:rsidRPr="008809CB" w:rsidRDefault="008809CB">
            <w:r w:rsidRPr="008809CB">
              <w:rPr>
                <w:rFonts w:hint="eastAsia"/>
              </w:rPr>
              <w:t>G domain</w:t>
            </w:r>
          </w:p>
        </w:tc>
        <w:tc>
          <w:tcPr>
            <w:tcW w:w="3514" w:type="dxa"/>
            <w:noWrap/>
            <w:hideMark/>
          </w:tcPr>
          <w:p w14:paraId="0C846C5C" w14:textId="77777777" w:rsidR="008809CB" w:rsidRPr="008809CB" w:rsidRDefault="008809CB"/>
        </w:tc>
        <w:tc>
          <w:tcPr>
            <w:tcW w:w="1113" w:type="dxa"/>
          </w:tcPr>
          <w:p w14:paraId="4F3DAE8F" w14:textId="77777777" w:rsidR="008809CB" w:rsidRPr="008809CB" w:rsidRDefault="008809CB"/>
        </w:tc>
      </w:tr>
      <w:tr w:rsidR="007C19A3" w:rsidRPr="008809CB" w14:paraId="3A555709" w14:textId="77777777" w:rsidTr="00017D17">
        <w:trPr>
          <w:trHeight w:val="280"/>
        </w:trPr>
        <w:tc>
          <w:tcPr>
            <w:tcW w:w="1236" w:type="dxa"/>
            <w:noWrap/>
            <w:hideMark/>
          </w:tcPr>
          <w:p w14:paraId="1E71728D" w14:textId="77777777" w:rsidR="008809CB" w:rsidRPr="008809CB" w:rsidRDefault="008809CB" w:rsidP="008809CB">
            <w:r w:rsidRPr="008809CB">
              <w:rPr>
                <w:rFonts w:hint="eastAsia"/>
              </w:rPr>
              <w:t>468</w:t>
            </w:r>
          </w:p>
        </w:tc>
        <w:tc>
          <w:tcPr>
            <w:tcW w:w="1108" w:type="dxa"/>
            <w:noWrap/>
            <w:hideMark/>
          </w:tcPr>
          <w:p w14:paraId="01444C1D" w14:textId="77777777" w:rsidR="008809CB" w:rsidRPr="008809CB" w:rsidRDefault="008809CB" w:rsidP="008809CB">
            <w:r w:rsidRPr="008809CB">
              <w:rPr>
                <w:rFonts w:hint="eastAsia"/>
              </w:rPr>
              <w:t>K → E</w:t>
            </w:r>
          </w:p>
        </w:tc>
        <w:tc>
          <w:tcPr>
            <w:tcW w:w="1325" w:type="dxa"/>
            <w:noWrap/>
            <w:hideMark/>
          </w:tcPr>
          <w:p w14:paraId="3428B38D" w14:textId="77777777" w:rsidR="008809CB" w:rsidRPr="008809CB" w:rsidRDefault="008809CB">
            <w:r w:rsidRPr="008809CB">
              <w:rPr>
                <w:rFonts w:hint="eastAsia"/>
              </w:rPr>
              <w:t>G domain</w:t>
            </w:r>
          </w:p>
        </w:tc>
        <w:tc>
          <w:tcPr>
            <w:tcW w:w="3514" w:type="dxa"/>
            <w:noWrap/>
            <w:hideMark/>
          </w:tcPr>
          <w:p w14:paraId="187CF8D9" w14:textId="77777777" w:rsidR="008809CB" w:rsidRPr="008809CB" w:rsidRDefault="008809CB"/>
        </w:tc>
        <w:tc>
          <w:tcPr>
            <w:tcW w:w="1113" w:type="dxa"/>
          </w:tcPr>
          <w:p w14:paraId="0D636CE5" w14:textId="77777777" w:rsidR="008809CB" w:rsidRPr="008809CB" w:rsidRDefault="00317612">
            <w:r>
              <w:fldChar w:fldCharType="begin">
                <w:fldData xml:space="preserve">PEVuZE5vdGU+PENpdGU+PEF1dGhvcj5QZXNjaDwvQXV0aG9yPjxZZWFyPjIwMDE8L1llYXI+PFJl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QZXNjaDwvQXV0aG9yPjxZZWFyPjIwMDE8L1llYXI+PFJl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4)</w:t>
            </w:r>
            <w:r>
              <w:fldChar w:fldCharType="end"/>
            </w:r>
          </w:p>
        </w:tc>
      </w:tr>
      <w:tr w:rsidR="007C19A3" w:rsidRPr="008809CB" w14:paraId="0690828E" w14:textId="77777777" w:rsidTr="00017D17">
        <w:trPr>
          <w:trHeight w:val="280"/>
        </w:trPr>
        <w:tc>
          <w:tcPr>
            <w:tcW w:w="1236" w:type="dxa"/>
            <w:noWrap/>
            <w:hideMark/>
          </w:tcPr>
          <w:p w14:paraId="76F8BB30" w14:textId="77777777" w:rsidR="008809CB" w:rsidRPr="008809CB" w:rsidRDefault="008809CB" w:rsidP="008809CB">
            <w:r w:rsidRPr="008809CB">
              <w:rPr>
                <w:rFonts w:hint="eastAsia"/>
              </w:rPr>
              <w:t>470</w:t>
            </w:r>
          </w:p>
        </w:tc>
        <w:tc>
          <w:tcPr>
            <w:tcW w:w="1108" w:type="dxa"/>
            <w:noWrap/>
            <w:hideMark/>
          </w:tcPr>
          <w:p w14:paraId="3F320A89" w14:textId="77777777" w:rsidR="008809CB" w:rsidRPr="008809CB" w:rsidRDefault="008809CB" w:rsidP="008809CB">
            <w:r w:rsidRPr="008809CB">
              <w:rPr>
                <w:rFonts w:hint="eastAsia"/>
              </w:rPr>
              <w:t>D → G</w:t>
            </w:r>
          </w:p>
        </w:tc>
        <w:tc>
          <w:tcPr>
            <w:tcW w:w="1325" w:type="dxa"/>
            <w:noWrap/>
            <w:hideMark/>
          </w:tcPr>
          <w:p w14:paraId="7DCB0B66" w14:textId="77777777" w:rsidR="008809CB" w:rsidRPr="008809CB" w:rsidRDefault="008809CB">
            <w:r w:rsidRPr="008809CB">
              <w:rPr>
                <w:rFonts w:hint="eastAsia"/>
              </w:rPr>
              <w:t>G domain</w:t>
            </w:r>
          </w:p>
        </w:tc>
        <w:tc>
          <w:tcPr>
            <w:tcW w:w="3514" w:type="dxa"/>
            <w:noWrap/>
            <w:hideMark/>
          </w:tcPr>
          <w:p w14:paraId="71813BE4" w14:textId="77777777" w:rsidR="008809CB" w:rsidRPr="008809CB" w:rsidRDefault="008809CB"/>
        </w:tc>
        <w:tc>
          <w:tcPr>
            <w:tcW w:w="1113" w:type="dxa"/>
          </w:tcPr>
          <w:p w14:paraId="05E39324" w14:textId="77777777" w:rsidR="008809CB" w:rsidRPr="008809CB" w:rsidRDefault="00317612">
            <w:r>
              <w:fldChar w:fldCharType="begin">
                <w:fldData xml:space="preserve">PEVuZE5vdGU+PENpdGU+PEF1dGhvcj5CYXJpczwvQXV0aG9yPjxZZWFyPjIwMDM8L1llYXI+PFJl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YXJpczwvQXV0aG9yPjxZZWFyPjIwMDM8L1llYXI+PFJl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5)</w:t>
            </w:r>
            <w:r>
              <w:fldChar w:fldCharType="end"/>
            </w:r>
          </w:p>
        </w:tc>
      </w:tr>
      <w:tr w:rsidR="007C19A3" w:rsidRPr="008809CB" w14:paraId="62E3337E" w14:textId="77777777" w:rsidTr="00017D17">
        <w:trPr>
          <w:trHeight w:val="280"/>
        </w:trPr>
        <w:tc>
          <w:tcPr>
            <w:tcW w:w="1236" w:type="dxa"/>
            <w:noWrap/>
            <w:hideMark/>
          </w:tcPr>
          <w:p w14:paraId="70ED3715" w14:textId="77777777" w:rsidR="008809CB" w:rsidRPr="008809CB" w:rsidRDefault="008809CB" w:rsidP="008809CB">
            <w:r w:rsidRPr="008809CB">
              <w:rPr>
                <w:rFonts w:hint="eastAsia"/>
              </w:rPr>
              <w:t>487</w:t>
            </w:r>
          </w:p>
        </w:tc>
        <w:tc>
          <w:tcPr>
            <w:tcW w:w="1108" w:type="dxa"/>
            <w:noWrap/>
            <w:hideMark/>
          </w:tcPr>
          <w:p w14:paraId="576714FE" w14:textId="77777777" w:rsidR="008809CB" w:rsidRPr="008809CB" w:rsidRDefault="008809CB" w:rsidP="008809CB">
            <w:r w:rsidRPr="008809CB">
              <w:rPr>
                <w:rFonts w:hint="eastAsia"/>
              </w:rPr>
              <w:t>E → K</w:t>
            </w:r>
          </w:p>
        </w:tc>
        <w:tc>
          <w:tcPr>
            <w:tcW w:w="1325" w:type="dxa"/>
            <w:noWrap/>
            <w:hideMark/>
          </w:tcPr>
          <w:p w14:paraId="289D3190" w14:textId="77777777" w:rsidR="008809CB" w:rsidRPr="008809CB" w:rsidRDefault="008809CB">
            <w:r w:rsidRPr="008809CB">
              <w:rPr>
                <w:rFonts w:hint="eastAsia"/>
              </w:rPr>
              <w:t>G domain</w:t>
            </w:r>
          </w:p>
        </w:tc>
        <w:tc>
          <w:tcPr>
            <w:tcW w:w="3514" w:type="dxa"/>
            <w:noWrap/>
            <w:hideMark/>
          </w:tcPr>
          <w:p w14:paraId="31831A42" w14:textId="77777777" w:rsidR="008809CB" w:rsidRPr="008809CB" w:rsidRDefault="00017D17">
            <w:r>
              <w:t>I</w:t>
            </w:r>
            <w:r w:rsidR="008809CB" w:rsidRPr="008809CB">
              <w:rPr>
                <w:rFonts w:hint="eastAsia"/>
              </w:rPr>
              <w:t>n OPA1 and BEHRS.</w:t>
            </w:r>
          </w:p>
        </w:tc>
        <w:tc>
          <w:tcPr>
            <w:tcW w:w="1113" w:type="dxa"/>
          </w:tcPr>
          <w:p w14:paraId="0D93319E" w14:textId="77777777" w:rsidR="008809CB" w:rsidRPr="008809CB" w:rsidRDefault="00317612">
            <w:r>
              <w:fldChar w:fldCharType="begin">
                <w:fldData xml:space="preserve">PEVuZE5vdGU+PENpdGU+PEF1dGhvcj5GZXJyZTwvQXV0aG9yPjxZZWFyPjIwMDk8L1llYXI+PFJl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GZXJyZTwvQXV0aG9yPjxZZWFyPjIwMDk8L1llYXI+PFJl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3, 14)</w:t>
            </w:r>
            <w:r>
              <w:fldChar w:fldCharType="end"/>
            </w:r>
          </w:p>
        </w:tc>
      </w:tr>
      <w:tr w:rsidR="007C19A3" w:rsidRPr="008809CB" w14:paraId="4DBCCEB4" w14:textId="77777777" w:rsidTr="00017D17">
        <w:trPr>
          <w:trHeight w:val="280"/>
        </w:trPr>
        <w:tc>
          <w:tcPr>
            <w:tcW w:w="1236" w:type="dxa"/>
            <w:noWrap/>
            <w:hideMark/>
          </w:tcPr>
          <w:p w14:paraId="413B5259" w14:textId="77777777" w:rsidR="008809CB" w:rsidRPr="008809CB" w:rsidRDefault="008809CB" w:rsidP="008809CB">
            <w:r w:rsidRPr="008809CB">
              <w:rPr>
                <w:rFonts w:hint="eastAsia"/>
              </w:rPr>
              <w:t>503</w:t>
            </w:r>
          </w:p>
        </w:tc>
        <w:tc>
          <w:tcPr>
            <w:tcW w:w="1108" w:type="dxa"/>
            <w:noWrap/>
            <w:hideMark/>
          </w:tcPr>
          <w:p w14:paraId="1BD2F78D" w14:textId="77777777" w:rsidR="008809CB" w:rsidRPr="008809CB" w:rsidRDefault="008809CB" w:rsidP="008809CB">
            <w:r w:rsidRPr="008809CB">
              <w:rPr>
                <w:rFonts w:hint="eastAsia"/>
              </w:rPr>
              <w:t>T → K</w:t>
            </w:r>
          </w:p>
        </w:tc>
        <w:tc>
          <w:tcPr>
            <w:tcW w:w="1325" w:type="dxa"/>
            <w:noWrap/>
            <w:hideMark/>
          </w:tcPr>
          <w:p w14:paraId="076FA030" w14:textId="77777777" w:rsidR="008809CB" w:rsidRPr="008809CB" w:rsidRDefault="008809CB">
            <w:r w:rsidRPr="008809CB">
              <w:rPr>
                <w:rFonts w:hint="eastAsia"/>
              </w:rPr>
              <w:t>G domain</w:t>
            </w:r>
          </w:p>
        </w:tc>
        <w:tc>
          <w:tcPr>
            <w:tcW w:w="3514" w:type="dxa"/>
            <w:noWrap/>
            <w:hideMark/>
          </w:tcPr>
          <w:p w14:paraId="6060FB3F" w14:textId="77777777" w:rsidR="008809CB" w:rsidRPr="008809CB" w:rsidRDefault="008809CB"/>
        </w:tc>
        <w:tc>
          <w:tcPr>
            <w:tcW w:w="1113" w:type="dxa"/>
          </w:tcPr>
          <w:p w14:paraId="0393875E" w14:textId="77777777" w:rsidR="008809CB" w:rsidRPr="008809CB" w:rsidRDefault="00317612">
            <w:r>
              <w:fldChar w:fldCharType="begin">
                <w:fldData xml:space="preserve">PEVuZE5vdGU+PENpdGU+PEF1dGhvcj5UaGlzZWx0b248L0F1dGhvcj48WWVhcj4yMDAyPC9ZZWFy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UaGlzZWx0b248L0F1dGhvcj48WWVhcj4yMDAyPC9ZZWFy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2, 8)</w:t>
            </w:r>
            <w:r>
              <w:fldChar w:fldCharType="end"/>
            </w:r>
          </w:p>
        </w:tc>
      </w:tr>
      <w:tr w:rsidR="007C19A3" w:rsidRPr="008809CB" w14:paraId="2BBE7FAC" w14:textId="77777777" w:rsidTr="00017D17">
        <w:trPr>
          <w:trHeight w:val="280"/>
        </w:trPr>
        <w:tc>
          <w:tcPr>
            <w:tcW w:w="1236" w:type="dxa"/>
            <w:noWrap/>
            <w:hideMark/>
          </w:tcPr>
          <w:p w14:paraId="5F52BA03" w14:textId="77777777" w:rsidR="008809CB" w:rsidRPr="008809CB" w:rsidRDefault="008809CB" w:rsidP="008809CB">
            <w:r w:rsidRPr="008809CB">
              <w:rPr>
                <w:rFonts w:hint="eastAsia"/>
              </w:rPr>
              <w:t>505</w:t>
            </w:r>
          </w:p>
        </w:tc>
        <w:tc>
          <w:tcPr>
            <w:tcW w:w="1108" w:type="dxa"/>
            <w:noWrap/>
            <w:hideMark/>
          </w:tcPr>
          <w:p w14:paraId="03B6F124" w14:textId="77777777" w:rsidR="008809CB" w:rsidRPr="008809CB" w:rsidRDefault="008809CB" w:rsidP="008809CB">
            <w:r w:rsidRPr="008809CB">
              <w:rPr>
                <w:rFonts w:hint="eastAsia"/>
              </w:rPr>
              <w:t>K → N</w:t>
            </w:r>
          </w:p>
        </w:tc>
        <w:tc>
          <w:tcPr>
            <w:tcW w:w="1325" w:type="dxa"/>
            <w:noWrap/>
            <w:hideMark/>
          </w:tcPr>
          <w:p w14:paraId="1C4DA2B6" w14:textId="77777777" w:rsidR="008809CB" w:rsidRPr="008809CB" w:rsidRDefault="008809CB">
            <w:r w:rsidRPr="008809CB">
              <w:rPr>
                <w:rFonts w:hint="eastAsia"/>
              </w:rPr>
              <w:t>G domain</w:t>
            </w:r>
          </w:p>
        </w:tc>
        <w:tc>
          <w:tcPr>
            <w:tcW w:w="3514" w:type="dxa"/>
            <w:noWrap/>
            <w:hideMark/>
          </w:tcPr>
          <w:p w14:paraId="6967CF2C" w14:textId="77777777" w:rsidR="008809CB" w:rsidRPr="008809CB" w:rsidRDefault="008809CB"/>
        </w:tc>
        <w:tc>
          <w:tcPr>
            <w:tcW w:w="1113" w:type="dxa"/>
          </w:tcPr>
          <w:p w14:paraId="4E83A785" w14:textId="77777777" w:rsidR="008809CB" w:rsidRPr="008809CB" w:rsidRDefault="00317612">
            <w:r>
              <w:fldChar w:fldCharType="begin">
                <w:fldData xml:space="preserve">PEVuZE5vdGU+PENpdGU+PEF1dGhvcj5Ub29tZXM8L0F1dGhvcj48WWVhcj4yMDAxPC9ZZWFyPjxS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Ub29tZXM8L0F1dGhvcj48WWVhcj4yMDAxPC9ZZWFyPjxS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8)</w:t>
            </w:r>
            <w:r>
              <w:fldChar w:fldCharType="end"/>
            </w:r>
          </w:p>
        </w:tc>
      </w:tr>
      <w:tr w:rsidR="007C19A3" w:rsidRPr="008809CB" w14:paraId="1B976AB6" w14:textId="77777777" w:rsidTr="00017D17">
        <w:trPr>
          <w:trHeight w:val="280"/>
        </w:trPr>
        <w:tc>
          <w:tcPr>
            <w:tcW w:w="1236" w:type="dxa"/>
            <w:noWrap/>
            <w:hideMark/>
          </w:tcPr>
          <w:p w14:paraId="4634A19B" w14:textId="77777777" w:rsidR="00B41446" w:rsidRPr="008809CB" w:rsidRDefault="00B41446" w:rsidP="00B41446">
            <w:r w:rsidRPr="008809CB">
              <w:rPr>
                <w:rFonts w:hint="eastAsia"/>
              </w:rPr>
              <w:t>545</w:t>
            </w:r>
          </w:p>
        </w:tc>
        <w:tc>
          <w:tcPr>
            <w:tcW w:w="1108" w:type="dxa"/>
            <w:noWrap/>
            <w:hideMark/>
          </w:tcPr>
          <w:p w14:paraId="6C289305" w14:textId="77777777" w:rsidR="00B41446" w:rsidRPr="008809CB" w:rsidRDefault="00B41446" w:rsidP="00B41446">
            <w:r w:rsidRPr="008809CB">
              <w:rPr>
                <w:rFonts w:hint="eastAsia"/>
              </w:rPr>
              <w:t>S → R</w:t>
            </w:r>
          </w:p>
        </w:tc>
        <w:tc>
          <w:tcPr>
            <w:tcW w:w="1325" w:type="dxa"/>
            <w:noWrap/>
            <w:hideMark/>
          </w:tcPr>
          <w:p w14:paraId="6B9D0D3E" w14:textId="77777777" w:rsidR="00B41446" w:rsidRPr="008809CB" w:rsidRDefault="00B41446" w:rsidP="00B41446">
            <w:r w:rsidRPr="008809CB">
              <w:rPr>
                <w:rFonts w:hint="eastAsia"/>
              </w:rPr>
              <w:t>Middle</w:t>
            </w:r>
          </w:p>
        </w:tc>
        <w:tc>
          <w:tcPr>
            <w:tcW w:w="3514" w:type="dxa"/>
            <w:noWrap/>
            <w:hideMark/>
          </w:tcPr>
          <w:p w14:paraId="0311E90E" w14:textId="77777777" w:rsidR="00B41446" w:rsidRPr="008809CB" w:rsidRDefault="00B41446" w:rsidP="00B41446">
            <w:r w:rsidRPr="008809CB">
              <w:rPr>
                <w:rFonts w:hint="eastAsia"/>
              </w:rPr>
              <w:t xml:space="preserve">In DOA+ and OPA1; decreased GTPase activity; loss of function in promoting mitochondrial fusion. </w:t>
            </w:r>
          </w:p>
        </w:tc>
        <w:tc>
          <w:tcPr>
            <w:tcW w:w="1113" w:type="dxa"/>
          </w:tcPr>
          <w:p w14:paraId="6126765B" w14:textId="77777777" w:rsidR="00B41446" w:rsidRDefault="00B41446" w:rsidP="00B41446">
            <w:r>
              <w:fldChar w:fldCharType="begin">
                <w:fldData xml:space="preserve">PEVuZE5vdGU+PENpdGU+PEF1dGhvcj5BbWF0aS1Cb25uZWF1PC9BdXRob3I+PFllYXI+MjAwODwv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</w:fldData>
              </w:fldChar>
            </w:r>
            <w:r w:rsidR="00317612">
              <w:instrText xml:space="preserve"> ADDIN EN.CITE </w:instrText>
            </w:r>
            <w:r w:rsidR="00317612">
              <w:fldChar w:fldCharType="begin">
                <w:fldData xml:space="preserve">PEVuZE5vdGU+PENpdGU+PEF1dGhvcj5BbWF0aS1Cb25uZWF1PC9BdXRob3I+PFllYXI+MjAwODwv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</w:fldData>
              </w:fldChar>
            </w:r>
            <w:r w:rsidR="00317612">
              <w:instrText xml:space="preserve"> ADDIN EN.CITE.DATA </w:instrText>
            </w:r>
            <w:r w:rsidR="00317612">
              <w:fldChar w:fldCharType="end"/>
            </w:r>
            <w:r>
              <w:fldChar w:fldCharType="separate"/>
            </w:r>
            <w:r w:rsidR="00317612">
              <w:rPr>
                <w:noProof/>
              </w:rPr>
              <w:t>(3, 10, 13, 18, 22)</w:t>
            </w:r>
            <w:r>
              <w:fldChar w:fldCharType="end"/>
            </w:r>
          </w:p>
        </w:tc>
      </w:tr>
      <w:tr w:rsidR="007C19A3" w:rsidRPr="008809CB" w14:paraId="7A3D395A" w14:textId="77777777" w:rsidTr="00017D17">
        <w:trPr>
          <w:trHeight w:val="280"/>
        </w:trPr>
        <w:tc>
          <w:tcPr>
            <w:tcW w:w="1236" w:type="dxa"/>
            <w:noWrap/>
            <w:hideMark/>
          </w:tcPr>
          <w:p w14:paraId="1AE596F2" w14:textId="77777777" w:rsidR="00B41446" w:rsidRPr="008809CB" w:rsidRDefault="00B41446" w:rsidP="00B41446">
            <w:r w:rsidRPr="008809CB">
              <w:rPr>
                <w:rFonts w:hint="eastAsia"/>
              </w:rPr>
              <w:t>551</w:t>
            </w:r>
          </w:p>
        </w:tc>
        <w:tc>
          <w:tcPr>
            <w:tcW w:w="1108" w:type="dxa"/>
            <w:noWrap/>
            <w:hideMark/>
          </w:tcPr>
          <w:p w14:paraId="74DC78AF" w14:textId="77777777" w:rsidR="00B41446" w:rsidRPr="008809CB" w:rsidRDefault="00B41446" w:rsidP="00B41446">
            <w:r w:rsidRPr="008809CB">
              <w:rPr>
                <w:rFonts w:hint="eastAsia"/>
              </w:rPr>
              <w:t>C → Y</w:t>
            </w:r>
          </w:p>
        </w:tc>
        <w:tc>
          <w:tcPr>
            <w:tcW w:w="1325" w:type="dxa"/>
            <w:noWrap/>
            <w:hideMark/>
          </w:tcPr>
          <w:p w14:paraId="490EC94F" w14:textId="77777777" w:rsidR="00B41446" w:rsidRPr="008809CB" w:rsidRDefault="00B41446" w:rsidP="00B41446">
            <w:r w:rsidRPr="008809CB">
              <w:rPr>
                <w:rFonts w:hint="eastAsia"/>
              </w:rPr>
              <w:t>Middle</w:t>
            </w:r>
          </w:p>
        </w:tc>
        <w:tc>
          <w:tcPr>
            <w:tcW w:w="3514" w:type="dxa"/>
            <w:noWrap/>
            <w:hideMark/>
          </w:tcPr>
          <w:p w14:paraId="574DBFBA" w14:textId="77777777" w:rsidR="00B41446" w:rsidRPr="008809CB" w:rsidRDefault="00B41446" w:rsidP="00B41446">
            <w:r>
              <w:t>I</w:t>
            </w:r>
            <w:r w:rsidRPr="008809CB">
              <w:rPr>
                <w:rFonts w:hint="eastAsia"/>
              </w:rPr>
              <w:t xml:space="preserve">n OPA1 and DOA+. </w:t>
            </w:r>
          </w:p>
        </w:tc>
        <w:tc>
          <w:tcPr>
            <w:tcW w:w="1113" w:type="dxa"/>
          </w:tcPr>
          <w:p w14:paraId="5CC12F37" w14:textId="77777777" w:rsidR="00B41446" w:rsidRPr="0000038D" w:rsidRDefault="00B41446" w:rsidP="00B41446">
            <w:r>
              <w:fldChar w:fldCharType="begin">
                <w:fldData xml:space="preserve">PEVuZE5vdGU+PENpdGU+PEF1dGhvcj5GZXJyZTwvQXV0aG9yPjxZZWFyPjIwMDk8L1llYXI+PFJl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==
</w:fldData>
              </w:fldChar>
            </w:r>
            <w:r w:rsidR="00317612">
              <w:instrText xml:space="preserve"> ADDIN EN.CITE </w:instrText>
            </w:r>
            <w:r w:rsidR="00317612">
              <w:fldChar w:fldCharType="begin">
                <w:fldData xml:space="preserve">PEVuZE5vdGU+PENpdGU+PEF1dGhvcj5GZXJyZTwvQXV0aG9yPjxZZWFyPjIwMDk8L1llYXI+PFJl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==
</w:fldData>
              </w:fldChar>
            </w:r>
            <w:r w:rsidR="00317612">
              <w:instrText xml:space="preserve"> ADDIN EN.CITE.DATA </w:instrText>
            </w:r>
            <w:r w:rsidR="00317612">
              <w:fldChar w:fldCharType="end"/>
            </w:r>
            <w:r>
              <w:fldChar w:fldCharType="separate"/>
            </w:r>
            <w:r w:rsidR="00317612">
              <w:rPr>
                <w:noProof/>
              </w:rPr>
              <w:t>(3, 23)</w:t>
            </w:r>
            <w:r>
              <w:fldChar w:fldCharType="end"/>
            </w:r>
          </w:p>
        </w:tc>
      </w:tr>
      <w:tr w:rsidR="007C19A3" w:rsidRPr="008809CB" w14:paraId="2B6A74B9" w14:textId="77777777" w:rsidTr="00017D17">
        <w:trPr>
          <w:trHeight w:val="280"/>
        </w:trPr>
        <w:tc>
          <w:tcPr>
            <w:tcW w:w="1236" w:type="dxa"/>
            <w:noWrap/>
            <w:hideMark/>
          </w:tcPr>
          <w:p w14:paraId="19CE32E0" w14:textId="77777777" w:rsidR="00B41446" w:rsidRPr="008809CB" w:rsidRDefault="00B41446" w:rsidP="00B41446">
            <w:r w:rsidRPr="008809CB">
              <w:rPr>
                <w:rFonts w:hint="eastAsia"/>
              </w:rPr>
              <w:t>551</w:t>
            </w:r>
          </w:p>
        </w:tc>
        <w:tc>
          <w:tcPr>
            <w:tcW w:w="1108" w:type="dxa"/>
            <w:noWrap/>
            <w:hideMark/>
          </w:tcPr>
          <w:p w14:paraId="1682748C" w14:textId="77777777" w:rsidR="00B41446" w:rsidRPr="008809CB" w:rsidRDefault="00B41446" w:rsidP="00B41446">
            <w:r w:rsidRPr="008809CB">
              <w:rPr>
                <w:rFonts w:hint="eastAsia"/>
              </w:rPr>
              <w:t>Missing</w:t>
            </w:r>
          </w:p>
        </w:tc>
        <w:tc>
          <w:tcPr>
            <w:tcW w:w="1325" w:type="dxa"/>
            <w:noWrap/>
            <w:hideMark/>
          </w:tcPr>
          <w:p w14:paraId="25BDE90A" w14:textId="77777777" w:rsidR="00B41446" w:rsidRPr="008809CB" w:rsidRDefault="00B41446" w:rsidP="00B41446">
            <w:r w:rsidRPr="008809CB">
              <w:rPr>
                <w:rFonts w:hint="eastAsia"/>
              </w:rPr>
              <w:t>Middle</w:t>
            </w:r>
          </w:p>
        </w:tc>
        <w:tc>
          <w:tcPr>
            <w:tcW w:w="3514" w:type="dxa"/>
            <w:noWrap/>
          </w:tcPr>
          <w:p w14:paraId="01A1F7BB" w14:textId="77777777" w:rsidR="00B41446" w:rsidRPr="008809CB" w:rsidRDefault="00B41446" w:rsidP="00B41446"/>
        </w:tc>
        <w:tc>
          <w:tcPr>
            <w:tcW w:w="1113" w:type="dxa"/>
          </w:tcPr>
          <w:p w14:paraId="3DA98545" w14:textId="77777777" w:rsidR="00B41446" w:rsidRPr="0000038D" w:rsidRDefault="00B41446" w:rsidP="00B41446">
            <w:r>
              <w:fldChar w:fldCharType="begin">
                <w:fldData xml:space="preserve">PEVuZE5vdGU+PENpdGU+PEF1dGhvcj5QZXNjaDwvQXV0aG9yPjxZZWFyPjIwMDE8L1llYXI+PFJl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</w:fldData>
              </w:fldChar>
            </w:r>
            <w:r w:rsidR="00881FBB">
              <w:instrText xml:space="preserve"> ADDIN EN.CITE </w:instrText>
            </w:r>
            <w:r w:rsidR="00881FBB">
              <w:fldChar w:fldCharType="begin">
                <w:fldData xml:space="preserve">PEVuZE5vdGU+PENpdGU+PEF1dGhvcj5QZXNjaDwvQXV0aG9yPjxZZWFyPjIwMDE8L1llYXI+PFJl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</w:fldData>
              </w:fldChar>
            </w:r>
            <w:r w:rsidR="00881FBB">
              <w:instrText xml:space="preserve"> ADDIN EN.CITE.DATA </w:instrText>
            </w:r>
            <w:r w:rsidR="00881FBB">
              <w:fldChar w:fldCharType="end"/>
            </w:r>
            <w:r>
              <w:fldChar w:fldCharType="separate"/>
            </w:r>
            <w:r w:rsidR="00881FBB">
              <w:rPr>
                <w:noProof/>
              </w:rPr>
              <w:t>(4)</w:t>
            </w:r>
            <w:r>
              <w:fldChar w:fldCharType="end"/>
            </w:r>
          </w:p>
        </w:tc>
      </w:tr>
      <w:tr w:rsidR="007C19A3" w:rsidRPr="008809CB" w14:paraId="77281966" w14:textId="77777777" w:rsidTr="00017D17">
        <w:trPr>
          <w:trHeight w:val="280"/>
        </w:trPr>
        <w:tc>
          <w:tcPr>
            <w:tcW w:w="1236" w:type="dxa"/>
            <w:noWrap/>
            <w:hideMark/>
          </w:tcPr>
          <w:p w14:paraId="2E0C952E" w14:textId="77777777" w:rsidR="00B41446" w:rsidRPr="008809CB" w:rsidRDefault="00B41446" w:rsidP="00B41446">
            <w:r w:rsidRPr="008809CB">
              <w:rPr>
                <w:rFonts w:hint="eastAsia"/>
              </w:rPr>
              <w:t>571</w:t>
            </w:r>
          </w:p>
        </w:tc>
        <w:tc>
          <w:tcPr>
            <w:tcW w:w="1108" w:type="dxa"/>
            <w:noWrap/>
            <w:hideMark/>
          </w:tcPr>
          <w:p w14:paraId="33C3D37D" w14:textId="77777777" w:rsidR="00B41446" w:rsidRPr="008809CB" w:rsidRDefault="00B41446" w:rsidP="00B41446">
            <w:r w:rsidRPr="008809CB">
              <w:rPr>
                <w:rFonts w:hint="eastAsia"/>
              </w:rPr>
              <w:t>R → H</w:t>
            </w:r>
          </w:p>
        </w:tc>
        <w:tc>
          <w:tcPr>
            <w:tcW w:w="1325" w:type="dxa"/>
            <w:noWrap/>
            <w:hideMark/>
          </w:tcPr>
          <w:p w14:paraId="7A952AB6" w14:textId="77777777" w:rsidR="00B41446" w:rsidRPr="008809CB" w:rsidRDefault="00B41446" w:rsidP="00B41446">
            <w:r w:rsidRPr="008809CB">
              <w:rPr>
                <w:rFonts w:hint="eastAsia"/>
              </w:rPr>
              <w:t>Middle</w:t>
            </w:r>
          </w:p>
        </w:tc>
        <w:tc>
          <w:tcPr>
            <w:tcW w:w="3514" w:type="dxa"/>
            <w:noWrap/>
            <w:hideMark/>
          </w:tcPr>
          <w:p w14:paraId="4794932F" w14:textId="77777777" w:rsidR="00B41446" w:rsidRPr="008809CB" w:rsidRDefault="00B41446" w:rsidP="00B41446"/>
        </w:tc>
        <w:tc>
          <w:tcPr>
            <w:tcW w:w="1113" w:type="dxa"/>
          </w:tcPr>
          <w:p w14:paraId="29DF50B6" w14:textId="77777777" w:rsidR="00B41446" w:rsidRPr="0000038D" w:rsidRDefault="00B41446" w:rsidP="00B41446">
            <w:r>
              <w:fldChar w:fldCharType="begin">
                <w:fldData xml:space="preserve">PEVuZE5vdGU+PENpdGU+PEF1dGhvcj5UaGlzZWx0b248L0F1dGhvcj48WWVhcj4yMDAyPC9ZZWFy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</w:fldData>
              </w:fldChar>
            </w:r>
            <w:r w:rsidR="00881FBB">
              <w:instrText xml:space="preserve"> ADDIN EN.CITE </w:instrText>
            </w:r>
            <w:r w:rsidR="00881FBB">
              <w:fldChar w:fldCharType="begin">
                <w:fldData xml:space="preserve">PEVuZE5vdGU+PENpdGU+PEF1dGhvcj5UaGlzZWx0b248L0F1dGhvcj48WWVhcj4yMDAyPC9ZZWFy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</w:fldData>
              </w:fldChar>
            </w:r>
            <w:r w:rsidR="00881FBB">
              <w:instrText xml:space="preserve"> ADDIN EN.CITE.DATA </w:instrText>
            </w:r>
            <w:r w:rsidR="00881FBB">
              <w:fldChar w:fldCharType="end"/>
            </w:r>
            <w:r>
              <w:fldChar w:fldCharType="separate"/>
            </w:r>
            <w:r w:rsidR="00881FBB">
              <w:rPr>
                <w:noProof/>
              </w:rPr>
              <w:t>(2)</w:t>
            </w:r>
            <w:r>
              <w:fldChar w:fldCharType="end"/>
            </w:r>
          </w:p>
        </w:tc>
      </w:tr>
      <w:tr w:rsidR="007C19A3" w:rsidRPr="008809CB" w14:paraId="6B3AB00C" w14:textId="77777777" w:rsidTr="00017D17">
        <w:trPr>
          <w:trHeight w:val="280"/>
        </w:trPr>
        <w:tc>
          <w:tcPr>
            <w:tcW w:w="1236" w:type="dxa"/>
            <w:noWrap/>
            <w:hideMark/>
          </w:tcPr>
          <w:p w14:paraId="5863629A" w14:textId="77777777" w:rsidR="00B41446" w:rsidRPr="008809CB" w:rsidRDefault="00B41446" w:rsidP="00B41446">
            <w:r w:rsidRPr="008809CB">
              <w:rPr>
                <w:rFonts w:hint="eastAsia"/>
              </w:rPr>
              <w:t>574</w:t>
            </w:r>
          </w:p>
        </w:tc>
        <w:tc>
          <w:tcPr>
            <w:tcW w:w="1108" w:type="dxa"/>
            <w:noWrap/>
            <w:hideMark/>
          </w:tcPr>
          <w:p w14:paraId="77CA9438" w14:textId="77777777" w:rsidR="00B41446" w:rsidRPr="008809CB" w:rsidRDefault="00B41446" w:rsidP="00B41446">
            <w:r w:rsidRPr="008809CB">
              <w:rPr>
                <w:rFonts w:hint="eastAsia"/>
              </w:rPr>
              <w:t>L → P</w:t>
            </w:r>
          </w:p>
        </w:tc>
        <w:tc>
          <w:tcPr>
            <w:tcW w:w="1325" w:type="dxa"/>
            <w:noWrap/>
            <w:hideMark/>
          </w:tcPr>
          <w:p w14:paraId="31A52639" w14:textId="77777777" w:rsidR="00B41446" w:rsidRPr="008809CB" w:rsidRDefault="00B41446" w:rsidP="00B41446">
            <w:r w:rsidRPr="008809CB">
              <w:rPr>
                <w:rFonts w:hint="eastAsia"/>
              </w:rPr>
              <w:t>Middle</w:t>
            </w:r>
          </w:p>
        </w:tc>
        <w:tc>
          <w:tcPr>
            <w:tcW w:w="3514" w:type="dxa"/>
            <w:noWrap/>
          </w:tcPr>
          <w:p w14:paraId="27B8388B" w14:textId="77777777" w:rsidR="00B41446" w:rsidRPr="008809CB" w:rsidRDefault="00B41446" w:rsidP="00B41446"/>
        </w:tc>
        <w:tc>
          <w:tcPr>
            <w:tcW w:w="1113" w:type="dxa"/>
          </w:tcPr>
          <w:p w14:paraId="615DEC2F" w14:textId="77777777" w:rsidR="00B41446" w:rsidRPr="0000038D" w:rsidRDefault="00B41446" w:rsidP="00B41446">
            <w:r>
              <w:fldChar w:fldCharType="begin">
                <w:fldData xml:space="preserve">PEVuZE5vdGU+PENpdGU+PEF1dGhvcj5CYXJpczwvQXV0aG9yPjxZZWFyPjIwMDM8L1llYXI+PFJl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</w:fldData>
              </w:fldChar>
            </w:r>
            <w:r w:rsidR="00881FBB">
              <w:instrText xml:space="preserve"> ADDIN EN.CITE </w:instrText>
            </w:r>
            <w:r w:rsidR="00881FBB">
              <w:fldChar w:fldCharType="begin">
                <w:fldData xml:space="preserve">PEVuZE5vdGU+PENpdGU+PEF1dGhvcj5CYXJpczwvQXV0aG9yPjxZZWFyPjIwMDM8L1llYXI+PFJl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</w:fldData>
              </w:fldChar>
            </w:r>
            <w:r w:rsidR="00881FBB">
              <w:instrText xml:space="preserve"> ADDIN EN.CITE.DATA </w:instrText>
            </w:r>
            <w:r w:rsidR="00881FBB">
              <w:fldChar w:fldCharType="end"/>
            </w:r>
            <w:r>
              <w:fldChar w:fldCharType="separate"/>
            </w:r>
            <w:r w:rsidR="00881FBB">
              <w:rPr>
                <w:noProof/>
              </w:rPr>
              <w:t>(5)</w:t>
            </w:r>
            <w:r>
              <w:fldChar w:fldCharType="end"/>
            </w:r>
          </w:p>
        </w:tc>
      </w:tr>
      <w:tr w:rsidR="007C19A3" w:rsidRPr="008809CB" w14:paraId="53CC3206" w14:textId="77777777" w:rsidTr="00017D17">
        <w:trPr>
          <w:trHeight w:val="280"/>
        </w:trPr>
        <w:tc>
          <w:tcPr>
            <w:tcW w:w="1236" w:type="dxa"/>
            <w:noWrap/>
            <w:hideMark/>
          </w:tcPr>
          <w:p w14:paraId="4580A88E" w14:textId="77777777" w:rsidR="00B41446" w:rsidRPr="008809CB" w:rsidRDefault="00B41446" w:rsidP="00B41446">
            <w:r w:rsidRPr="008809CB">
              <w:rPr>
                <w:rFonts w:hint="eastAsia"/>
              </w:rPr>
              <w:t>586 – 589</w:t>
            </w:r>
          </w:p>
        </w:tc>
        <w:tc>
          <w:tcPr>
            <w:tcW w:w="1108" w:type="dxa"/>
            <w:noWrap/>
            <w:hideMark/>
          </w:tcPr>
          <w:p w14:paraId="73CF3483" w14:textId="77777777" w:rsidR="00B41446" w:rsidRPr="008809CB" w:rsidRDefault="00B41446" w:rsidP="00B41446">
            <w:r w:rsidRPr="008809CB">
              <w:rPr>
                <w:rFonts w:hint="eastAsia"/>
              </w:rPr>
              <w:t>Missing</w:t>
            </w:r>
          </w:p>
        </w:tc>
        <w:tc>
          <w:tcPr>
            <w:tcW w:w="1325" w:type="dxa"/>
            <w:noWrap/>
            <w:hideMark/>
          </w:tcPr>
          <w:p w14:paraId="6F1E7920" w14:textId="77777777" w:rsidR="00B41446" w:rsidRPr="008809CB" w:rsidRDefault="00B41446" w:rsidP="00B41446">
            <w:r w:rsidRPr="008809CB">
              <w:rPr>
                <w:rFonts w:hint="eastAsia"/>
              </w:rPr>
              <w:t>Middle</w:t>
            </w:r>
          </w:p>
        </w:tc>
        <w:tc>
          <w:tcPr>
            <w:tcW w:w="3514" w:type="dxa"/>
            <w:noWrap/>
          </w:tcPr>
          <w:p w14:paraId="7F19C46C" w14:textId="77777777" w:rsidR="00B41446" w:rsidRPr="008809CB" w:rsidRDefault="00B41446" w:rsidP="00B41446"/>
        </w:tc>
        <w:tc>
          <w:tcPr>
            <w:tcW w:w="1113" w:type="dxa"/>
          </w:tcPr>
          <w:p w14:paraId="1A91508F" w14:textId="77777777" w:rsidR="00B41446" w:rsidRPr="0000038D" w:rsidRDefault="00B41446" w:rsidP="00B41446">
            <w:r>
              <w:fldChar w:fldCharType="begin">
                <w:fldData xml:space="preserve">PEVuZE5vdGU+PENpdGU+PEF1dGhvcj5UaGlzZWx0b248L0F1dGhvcj48WWVhcj4yMDAyPC9ZZWFy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</w:fldData>
              </w:fldChar>
            </w:r>
            <w:r w:rsidR="00881FBB">
              <w:instrText xml:space="preserve"> ADDIN EN.CITE </w:instrText>
            </w:r>
            <w:r w:rsidR="00881FBB">
              <w:fldChar w:fldCharType="begin">
                <w:fldData xml:space="preserve">PEVuZE5vdGU+PENpdGU+PEF1dGhvcj5UaGlzZWx0b248L0F1dGhvcj48WWVhcj4yMDAyPC9ZZWFy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</w:fldData>
              </w:fldChar>
            </w:r>
            <w:r w:rsidR="00881FBB">
              <w:instrText xml:space="preserve"> ADDIN EN.CITE.DATA </w:instrText>
            </w:r>
            <w:r w:rsidR="00881FBB">
              <w:fldChar w:fldCharType="end"/>
            </w:r>
            <w:r>
              <w:fldChar w:fldCharType="separate"/>
            </w:r>
            <w:r w:rsidR="00881FBB">
              <w:rPr>
                <w:noProof/>
              </w:rPr>
              <w:t>(2)</w:t>
            </w:r>
            <w:r>
              <w:fldChar w:fldCharType="end"/>
            </w:r>
          </w:p>
        </w:tc>
      </w:tr>
      <w:tr w:rsidR="007C19A3" w:rsidRPr="008809CB" w14:paraId="25364D00" w14:textId="77777777" w:rsidTr="00017D17">
        <w:trPr>
          <w:trHeight w:val="280"/>
        </w:trPr>
        <w:tc>
          <w:tcPr>
            <w:tcW w:w="1236" w:type="dxa"/>
            <w:noWrap/>
            <w:hideMark/>
          </w:tcPr>
          <w:p w14:paraId="5BA7F33C" w14:textId="77777777" w:rsidR="00B41446" w:rsidRPr="008809CB" w:rsidRDefault="00B41446" w:rsidP="00B41446">
            <w:r w:rsidRPr="008809CB">
              <w:rPr>
                <w:rFonts w:hint="eastAsia"/>
              </w:rPr>
              <w:t>590</w:t>
            </w:r>
          </w:p>
        </w:tc>
        <w:tc>
          <w:tcPr>
            <w:tcW w:w="1108" w:type="dxa"/>
            <w:noWrap/>
            <w:hideMark/>
          </w:tcPr>
          <w:p w14:paraId="552B2395" w14:textId="77777777" w:rsidR="00B41446" w:rsidRPr="008809CB" w:rsidRDefault="00B41446" w:rsidP="00B41446">
            <w:r w:rsidRPr="008809CB">
              <w:rPr>
                <w:rFonts w:hint="eastAsia"/>
              </w:rPr>
              <w:t>R → Q</w:t>
            </w:r>
          </w:p>
        </w:tc>
        <w:tc>
          <w:tcPr>
            <w:tcW w:w="1325" w:type="dxa"/>
            <w:noWrap/>
            <w:hideMark/>
          </w:tcPr>
          <w:p w14:paraId="7300DC59" w14:textId="77777777" w:rsidR="00B41446" w:rsidRPr="008809CB" w:rsidRDefault="00B41446" w:rsidP="00B41446">
            <w:r w:rsidRPr="008809CB">
              <w:rPr>
                <w:rFonts w:hint="eastAsia"/>
              </w:rPr>
              <w:t>Middle</w:t>
            </w:r>
          </w:p>
        </w:tc>
        <w:tc>
          <w:tcPr>
            <w:tcW w:w="3514" w:type="dxa"/>
            <w:noWrap/>
            <w:hideMark/>
          </w:tcPr>
          <w:p w14:paraId="03123EA4" w14:textId="77777777" w:rsidR="00B41446" w:rsidRPr="008809CB" w:rsidRDefault="00B41446" w:rsidP="00B41446"/>
        </w:tc>
        <w:tc>
          <w:tcPr>
            <w:tcW w:w="1113" w:type="dxa"/>
          </w:tcPr>
          <w:p w14:paraId="6DF9DA3D" w14:textId="77777777" w:rsidR="00B41446" w:rsidRPr="0000038D" w:rsidRDefault="00B41446" w:rsidP="00B41446">
            <w:r>
              <w:fldChar w:fldCharType="begin"/>
            </w:r>
            <w:r w:rsidR="00881FBB">
              <w:instrText xml:space="preserve"> ADDIN EN.CITE &lt;EndNote&gt;&lt;Cite&gt;&lt;Author&gt;Ferre&lt;/Author&gt;&lt;Year&gt;2009&lt;/Year&gt;&lt;RecNum&gt;7&lt;/RecNum&gt;&lt;DisplayText&gt;(3)&lt;/DisplayText&gt;&lt;record&gt;&lt;rec-number&gt;7&lt;/rec-number&gt;&lt;foreign-keys&gt;&lt;key app="EN" db-id="02vp552zxs0sscevpd8p0ewf2d2vsvszvas9" timestamp="1555042893"&gt;7&lt;/key&gt;&lt;/foreign-keys&gt;&lt;ref-type name="Journal Article"&gt;17&lt;/ref-type&gt;&lt;contributors&gt;&lt;authors&gt;&lt;author&gt;Ferre, M.&lt;/author&gt;&lt;author&gt;Bonneau, D.&lt;/author&gt;&lt;author&gt;Milea, D.&lt;/author&gt;&lt;author&gt;Chevrollier, A.&lt;/author&gt;&lt;author&gt;Verny, C.&lt;/author&gt;&lt;author&gt;Dollfus, H.&lt;/author&gt;&lt;author&gt;Ayuso, C.&lt;/author&gt;&lt;author&gt;Defoort, S.&lt;/author&gt;&lt;author&gt;Vignal, C.&lt;/author&gt;&lt;author&gt;Zanlonghi, X.&lt;/author&gt;&lt;author&gt;Charlin, J. F.&lt;/author&gt;&lt;author&gt;Kaplan, J.&lt;/author&gt;&lt;author&gt;Odent, S.&lt;/author&gt;&lt;author&gt;Hamel, C. P.&lt;/author&gt;&lt;author&gt;Procaccio, V.&lt;/author&gt;&lt;author&gt;Reynier, P.&lt;/author&gt;&lt;author&gt;Amati-Bonneau, P.&lt;/author&gt;&lt;/authors&gt;&lt;/contributors&gt;&lt;auth-address&gt;INSERM, U694, Angers, F-49000, France. MaFerre@chu-angers.fr&lt;/auth-address&gt;&lt;titles&gt;&lt;title&gt;Molecular screening of 980 cases of suspected hereditary optic neuropathy with a report on 77 novel OPA1 mutations&lt;/title&gt;&lt;secondary-title&gt;Hum Mutat&lt;/secondary-title&gt;&lt;/titles&gt;&lt;periodical&gt;&lt;full-title&gt;Hum Mutat&lt;/full-title&gt;&lt;/periodical&gt;&lt;pages&gt;E692-705&lt;/pages&gt;&lt;volume&gt;30&lt;/volume&gt;&lt;number&gt;7&lt;/number&gt;&lt;keywords&gt;&lt;keyword&gt;DNA, Mitochondrial&lt;/keyword&gt;&lt;keyword&gt;GTP Phosphohydrolases/*genetics&lt;/keyword&gt;&lt;keyword&gt;Genetic Testing&lt;/keyword&gt;&lt;keyword&gt;Humans&lt;/keyword&gt;&lt;keyword&gt;*Mutation&lt;/keyword&gt;&lt;keyword&gt;Optic Atrophies, Hereditary/*genetics&lt;/keyword&gt;&lt;keyword&gt;Optic Atrophy, Autosomal Dominant/genetics&lt;/keyword&gt;&lt;keyword&gt;Optic Atrophy, Hereditary, Leber/genetics&lt;/keyword&gt;&lt;keyword&gt;Proteins/*genetics&lt;/keyword&gt;&lt;/keywords&gt;&lt;dates&gt;&lt;year&gt;2009&lt;/year&gt;&lt;pub-dates&gt;&lt;date&gt;Jul&lt;/date&gt;&lt;/pub-dates&gt;&lt;/dates&gt;&lt;isbn&gt;1098-1004 (Electronic)&amp;#xD;1059-7794 (Linking)&lt;/isbn&gt;&lt;accession-num&gt;19319978&lt;/accession-num&gt;&lt;urls&gt;&lt;related-urls&gt;&lt;url&gt;http://www.ncbi.nlm.nih.gov/pubmed/19319978&lt;/url&gt;&lt;/related-urls&gt;&lt;/urls&gt;&lt;electronic-resource-num&gt;10.1002/humu.21025&lt;/electronic-resource-num&gt;&lt;/record&gt;&lt;/Cite&gt;&lt;/EndNote&gt;</w:instrText>
            </w:r>
            <w:r>
              <w:fldChar w:fldCharType="separate"/>
            </w:r>
            <w:r w:rsidR="00881FBB">
              <w:rPr>
                <w:noProof/>
              </w:rPr>
              <w:t>(3)</w:t>
            </w:r>
            <w:r>
              <w:fldChar w:fldCharType="end"/>
            </w:r>
          </w:p>
        </w:tc>
      </w:tr>
      <w:tr w:rsidR="007C19A3" w:rsidRPr="008809CB" w14:paraId="7084B334" w14:textId="77777777" w:rsidTr="00017D17">
        <w:trPr>
          <w:trHeight w:val="280"/>
        </w:trPr>
        <w:tc>
          <w:tcPr>
            <w:tcW w:w="1236" w:type="dxa"/>
            <w:noWrap/>
            <w:hideMark/>
          </w:tcPr>
          <w:p w14:paraId="2F34C6B4" w14:textId="77777777" w:rsidR="00B41446" w:rsidRPr="008809CB" w:rsidRDefault="00B41446" w:rsidP="00B41446">
            <w:r w:rsidRPr="008809CB">
              <w:rPr>
                <w:rFonts w:hint="eastAsia"/>
              </w:rPr>
              <w:t>590</w:t>
            </w:r>
          </w:p>
        </w:tc>
        <w:tc>
          <w:tcPr>
            <w:tcW w:w="1108" w:type="dxa"/>
            <w:noWrap/>
            <w:hideMark/>
          </w:tcPr>
          <w:p w14:paraId="16B7A8BB" w14:textId="77777777" w:rsidR="00B41446" w:rsidRPr="008809CB" w:rsidRDefault="00B41446" w:rsidP="00B41446">
            <w:r w:rsidRPr="008809CB">
              <w:rPr>
                <w:rFonts w:hint="eastAsia"/>
              </w:rPr>
              <w:t>R → W</w:t>
            </w:r>
          </w:p>
        </w:tc>
        <w:tc>
          <w:tcPr>
            <w:tcW w:w="1325" w:type="dxa"/>
            <w:noWrap/>
            <w:hideMark/>
          </w:tcPr>
          <w:p w14:paraId="1ED0D066" w14:textId="77777777" w:rsidR="00B41446" w:rsidRPr="008809CB" w:rsidRDefault="00B41446" w:rsidP="00B41446">
            <w:r w:rsidRPr="008809CB">
              <w:rPr>
                <w:rFonts w:hint="eastAsia"/>
              </w:rPr>
              <w:t>Middle</w:t>
            </w:r>
          </w:p>
        </w:tc>
        <w:tc>
          <w:tcPr>
            <w:tcW w:w="3514" w:type="dxa"/>
            <w:noWrap/>
            <w:hideMark/>
          </w:tcPr>
          <w:p w14:paraId="4BD790F3" w14:textId="77777777" w:rsidR="00B41446" w:rsidRPr="008809CB" w:rsidRDefault="00B41446" w:rsidP="00B41446"/>
        </w:tc>
        <w:tc>
          <w:tcPr>
            <w:tcW w:w="1113" w:type="dxa"/>
          </w:tcPr>
          <w:p w14:paraId="27E0A773" w14:textId="77777777" w:rsidR="00B41446" w:rsidRPr="0000038D" w:rsidRDefault="00B41446" w:rsidP="00B41446">
            <w:r>
              <w:fldChar w:fldCharType="begin">
                <w:fldData xml:space="preserve">PEVuZE5vdGU+PENpdGU+PEF1dGhvcj5QdW9taWxhPC9BdXRob3I+PFllYXI+MjAwNTwvWWVhcj48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</w:fldData>
              </w:fldChar>
            </w:r>
            <w:r w:rsidR="00857D27">
              <w:instrText xml:space="preserve"> ADDIN EN.CITE </w:instrText>
            </w:r>
            <w:r w:rsidR="00857D27">
              <w:fldChar w:fldCharType="begin">
                <w:fldData xml:space="preserve">PEVuZE5vdGU+PENpdGU+PEF1dGhvcj5QdW9taWxhPC9BdXRob3I+PFllYXI+MjAwNTwvWWVhcj48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</w:fldData>
              </w:fldChar>
            </w:r>
            <w:r w:rsidR="00857D27">
              <w:instrText xml:space="preserve"> ADDIN EN.CITE.DATA </w:instrText>
            </w:r>
            <w:r w:rsidR="00857D27">
              <w:fldChar w:fldCharType="end"/>
            </w:r>
            <w:r>
              <w:fldChar w:fldCharType="separate"/>
            </w:r>
            <w:r w:rsidR="00857D27">
              <w:rPr>
                <w:noProof/>
              </w:rPr>
              <w:t>(11)</w:t>
            </w:r>
            <w:r>
              <w:fldChar w:fldCharType="end"/>
            </w:r>
          </w:p>
        </w:tc>
      </w:tr>
      <w:tr w:rsidR="007C19A3" w:rsidRPr="008809CB" w14:paraId="767EB365" w14:textId="77777777" w:rsidTr="00017D17">
        <w:trPr>
          <w:trHeight w:val="280"/>
        </w:trPr>
        <w:tc>
          <w:tcPr>
            <w:tcW w:w="1236" w:type="dxa"/>
            <w:noWrap/>
            <w:hideMark/>
          </w:tcPr>
          <w:p w14:paraId="2DDBB639" w14:textId="77777777" w:rsidR="00B41446" w:rsidRPr="008809CB" w:rsidRDefault="00B41446" w:rsidP="00B41446">
            <w:r w:rsidRPr="008809CB">
              <w:rPr>
                <w:rFonts w:hint="eastAsia"/>
              </w:rPr>
              <w:t>593</w:t>
            </w:r>
          </w:p>
        </w:tc>
        <w:tc>
          <w:tcPr>
            <w:tcW w:w="1108" w:type="dxa"/>
            <w:noWrap/>
            <w:hideMark/>
          </w:tcPr>
          <w:p w14:paraId="60EA6493" w14:textId="77777777" w:rsidR="00B41446" w:rsidRPr="008809CB" w:rsidRDefault="00B41446" w:rsidP="00B41446">
            <w:r w:rsidRPr="008809CB">
              <w:rPr>
                <w:rFonts w:hint="eastAsia"/>
              </w:rPr>
              <w:t>L → P</w:t>
            </w:r>
          </w:p>
        </w:tc>
        <w:tc>
          <w:tcPr>
            <w:tcW w:w="1325" w:type="dxa"/>
            <w:noWrap/>
            <w:hideMark/>
          </w:tcPr>
          <w:p w14:paraId="1B213A44" w14:textId="77777777" w:rsidR="00B41446" w:rsidRPr="008809CB" w:rsidRDefault="00B41446" w:rsidP="00B41446">
            <w:r w:rsidRPr="008809CB">
              <w:rPr>
                <w:rFonts w:hint="eastAsia"/>
              </w:rPr>
              <w:t>Middle</w:t>
            </w:r>
          </w:p>
        </w:tc>
        <w:tc>
          <w:tcPr>
            <w:tcW w:w="3514" w:type="dxa"/>
            <w:noWrap/>
            <w:hideMark/>
          </w:tcPr>
          <w:p w14:paraId="64C4F487" w14:textId="77777777" w:rsidR="00B41446" w:rsidRPr="008809CB" w:rsidRDefault="00B41446" w:rsidP="00B41446"/>
        </w:tc>
        <w:tc>
          <w:tcPr>
            <w:tcW w:w="1113" w:type="dxa"/>
          </w:tcPr>
          <w:p w14:paraId="72E5D73A" w14:textId="77777777" w:rsidR="00B41446" w:rsidRPr="0000038D" w:rsidRDefault="00B41446" w:rsidP="00B41446">
            <w:r>
              <w:fldChar w:fldCharType="begin"/>
            </w:r>
            <w:r w:rsidR="00881FBB">
              <w:instrText xml:space="preserve"> ADDIN EN.CITE &lt;EndNote&gt;&lt;Cite&gt;&lt;Author&gt;Ferre&lt;/Author&gt;&lt;Year&gt;2009&lt;/Year&gt;&lt;RecNum&gt;7&lt;/RecNum&gt;&lt;DisplayText&gt;(3)&lt;/DisplayText&gt;&lt;record&gt;&lt;rec-number&gt;7&lt;/rec-number&gt;&lt;foreign-keys&gt;&lt;key app="EN" db-id="02vp552zxs0sscevpd8p0ewf2d2vsvszvas9" timestamp="1555042893"&gt;7&lt;/key&gt;&lt;/foreign-keys&gt;&lt;ref-type name="Journal Article"&gt;17&lt;/ref-type&gt;&lt;contributors&gt;&lt;authors&gt;&lt;author&gt;Ferre, M.&lt;/author&gt;&lt;author&gt;Bonneau, D.&lt;/author&gt;&lt;author&gt;Milea, D.&lt;/author&gt;&lt;author&gt;Chevrollier, A.&lt;/author&gt;&lt;author&gt;Verny, C.&lt;/author&gt;&lt;author&gt;Dollfus, H.&lt;/author&gt;&lt;author&gt;Ayuso, C.&lt;/author&gt;&lt;author&gt;Defoort, S.&lt;/author&gt;&lt;author&gt;Vignal, C.&lt;/author&gt;&lt;author&gt;Zanlonghi, X.&lt;/author&gt;&lt;author&gt;Charlin, J. F.&lt;/author&gt;&lt;author&gt;Kaplan, J.&lt;/author&gt;&lt;author&gt;Odent, S.&lt;/author&gt;&lt;author&gt;Hamel, C. P.&lt;/author&gt;&lt;author&gt;Procaccio, V.&lt;/author&gt;&lt;author&gt;Reynier, P.&lt;/author&gt;&lt;author&gt;Amati-Bonneau, P.&lt;/author&gt;&lt;/authors&gt;&lt;/contributors&gt;&lt;auth-address&gt;INSERM, U694, Angers, F-49000, France. MaFerre@chu-angers.fr&lt;/auth-address&gt;&lt;titles&gt;&lt;title&gt;Molecular screening of 980 cases of suspected hereditary optic neuropathy with a report on 77 novel OPA1 mutations&lt;/title&gt;&lt;secondary-title&gt;Hum Mutat&lt;/secondary-title&gt;&lt;/titles&gt;&lt;periodical&gt;&lt;full-title&gt;Hum Mutat&lt;/full-title&gt;&lt;/periodical&gt;&lt;pages&gt;E692-705&lt;/pages&gt;&lt;volume&gt;30&lt;/volume&gt;&lt;number&gt;7&lt;/number&gt;&lt;keywords&gt;&lt;keyword&gt;DNA, Mitochondrial&lt;/keyword&gt;&lt;keyword&gt;GTP Phosphohydrolases/*genetics&lt;/keyword&gt;&lt;keyword&gt;Genetic Testing&lt;/keyword&gt;&lt;keyword&gt;Humans&lt;/keyword&gt;&lt;keyword&gt;*Mutation&lt;/keyword&gt;&lt;keyword&gt;Optic Atrophies, Hereditary/*genetics&lt;/keyword&gt;&lt;keyword&gt;Optic Atrophy, Autosomal Dominant/genetics&lt;/keyword&gt;&lt;keyword&gt;Optic Atrophy, Hereditary, Leber/genetics&lt;/keyword&gt;&lt;keyword&gt;Proteins/*genetics&lt;/keyword&gt;&lt;/keywords&gt;&lt;dates&gt;&lt;year&gt;2009&lt;/year&gt;&lt;pub-dates&gt;&lt;date&gt;Jul&lt;/date&gt;&lt;/pub-dates&gt;&lt;/dates&gt;&lt;isbn&gt;1098-1004 (Electronic)&amp;#xD;1059-7794 (Linking)&lt;/isbn&gt;&lt;accession-num&gt;19319978&lt;/accession-num&gt;&lt;urls&gt;&lt;related-urls&gt;&lt;url&gt;http://www.ncbi.nlm.nih.gov/pubmed/19319978&lt;/url&gt;&lt;/related-urls&gt;&lt;/urls&gt;&lt;electronic-resource-num&gt;10.1002/humu.21025&lt;/electronic-resource-num&gt;&lt;/record&gt;&lt;/Cite&gt;&lt;/EndNote&gt;</w:instrText>
            </w:r>
            <w:r>
              <w:fldChar w:fldCharType="separate"/>
            </w:r>
            <w:r w:rsidR="00881FBB">
              <w:rPr>
                <w:noProof/>
              </w:rPr>
              <w:t>(3)</w:t>
            </w:r>
            <w:r>
              <w:fldChar w:fldCharType="end"/>
            </w:r>
          </w:p>
        </w:tc>
      </w:tr>
      <w:tr w:rsidR="007C19A3" w:rsidRPr="008809CB" w14:paraId="5FF62948" w14:textId="77777777" w:rsidTr="00017D17">
        <w:trPr>
          <w:trHeight w:val="280"/>
        </w:trPr>
        <w:tc>
          <w:tcPr>
            <w:tcW w:w="1236" w:type="dxa"/>
            <w:noWrap/>
            <w:hideMark/>
          </w:tcPr>
          <w:p w14:paraId="75B5161C" w14:textId="77777777" w:rsidR="00B41446" w:rsidRPr="008809CB" w:rsidRDefault="00B41446" w:rsidP="00B41446">
            <w:r w:rsidRPr="008809CB">
              <w:rPr>
                <w:rFonts w:hint="eastAsia"/>
              </w:rPr>
              <w:t>593</w:t>
            </w:r>
          </w:p>
        </w:tc>
        <w:tc>
          <w:tcPr>
            <w:tcW w:w="1108" w:type="dxa"/>
            <w:noWrap/>
            <w:hideMark/>
          </w:tcPr>
          <w:p w14:paraId="3F1E2A15" w14:textId="77777777" w:rsidR="00B41446" w:rsidRPr="008809CB" w:rsidRDefault="00B41446" w:rsidP="00B41446">
            <w:r w:rsidRPr="008809CB">
              <w:rPr>
                <w:rFonts w:hint="eastAsia"/>
              </w:rPr>
              <w:t>Missing</w:t>
            </w:r>
          </w:p>
        </w:tc>
        <w:tc>
          <w:tcPr>
            <w:tcW w:w="1325" w:type="dxa"/>
            <w:noWrap/>
            <w:hideMark/>
          </w:tcPr>
          <w:p w14:paraId="03412F7D" w14:textId="77777777" w:rsidR="00B41446" w:rsidRPr="008809CB" w:rsidRDefault="00B41446" w:rsidP="00B41446">
            <w:r w:rsidRPr="008809CB">
              <w:rPr>
                <w:rFonts w:hint="eastAsia"/>
              </w:rPr>
              <w:t>Middle</w:t>
            </w:r>
          </w:p>
        </w:tc>
        <w:tc>
          <w:tcPr>
            <w:tcW w:w="3514" w:type="dxa"/>
            <w:noWrap/>
            <w:hideMark/>
          </w:tcPr>
          <w:p w14:paraId="76C7894D" w14:textId="77777777" w:rsidR="00B41446" w:rsidRPr="008809CB" w:rsidRDefault="00B41446" w:rsidP="00B41446"/>
        </w:tc>
        <w:tc>
          <w:tcPr>
            <w:tcW w:w="1113" w:type="dxa"/>
          </w:tcPr>
          <w:p w14:paraId="5FEB4656" w14:textId="77777777" w:rsidR="00B41446" w:rsidRPr="0000038D" w:rsidRDefault="00B41446" w:rsidP="00B41446">
            <w:r>
              <w:fldChar w:fldCharType="begin"/>
            </w:r>
            <w:r w:rsidR="00317612">
              <w:instrText xml:space="preserve"> ADDIN EN.CITE &lt;EndNote&gt;&lt;Cite&gt;&lt;Author&gt;Yen&lt;/Author&gt;&lt;Year&gt;2010&lt;/Year&gt;&lt;RecNum&gt;12&lt;/RecNum&gt;&lt;DisplayText&gt;(24)&lt;/DisplayText&gt;&lt;record&gt;&lt;rec-number&gt;12&lt;/rec-number&gt;&lt;foreign-keys&gt;&lt;key app="EN" db-id="02vp552zxs0sscevpd8p0ewf2d2vsvszvas9" timestamp="1555043589"&gt;12&lt;/key&gt;&lt;/foreign-keys&gt;&lt;ref-type name="Journal Article"&gt;17&lt;/ref-type&gt;&lt;contributors&gt;&lt;authors&gt;&lt;author&gt;Yen, M. Y.&lt;/author&gt;&lt;author&gt;Wang, A. G.&lt;/author&gt;&lt;author&gt;Lin, Y. C.&lt;/author&gt;&lt;author&gt;Fann, M. J.&lt;/author&gt;&lt;author&gt;Hsiao, K. J.&lt;/author&gt;&lt;/authors&gt;&lt;/contributors&gt;&lt;auth-address&gt;Department of Ophthalmology, Taipei Veterans General Hospital, Taipei, Taiwan. myyen@vghtpe.gov.tw&lt;/auth-address&gt;&lt;titles&gt;&lt;title&gt;Novel mutations of the OPA1 gene in Chinese dominant optic atrophy&lt;/title&gt;&lt;secondary-title&gt;Ophthalmology&lt;/secondary-title&gt;&lt;/titles&gt;&lt;periodical&gt;&lt;full-title&gt;Ophthalmology&lt;/full-title&gt;&lt;/periodical&gt;&lt;pages&gt;392-6 e1&lt;/pages&gt;&lt;volume&gt;117&lt;/volume&gt;&lt;number&gt;2&lt;/number&gt;&lt;keywords&gt;&lt;keyword&gt;Adult&lt;/keyword&gt;&lt;keyword&gt;Asian Continental Ancestry Group/*genetics&lt;/keyword&gt;&lt;keyword&gt;Child&lt;/keyword&gt;&lt;keyword&gt;China/epidemiology&lt;/keyword&gt;&lt;keyword&gt;DNA Mutational Analysis&lt;/keyword&gt;&lt;keyword&gt;DNA Primers&lt;/keyword&gt;&lt;keyword&gt;Female&lt;/keyword&gt;&lt;keyword&gt;GTP Phosphohydrolases/*genetics&lt;/keyword&gt;&lt;keyword&gt;Genes, Dominant&lt;/keyword&gt;&lt;keyword&gt;Humans&lt;/keyword&gt;&lt;keyword&gt;Male&lt;/keyword&gt;&lt;keyword&gt;*Mutation&lt;/keyword&gt;&lt;keyword&gt;Optic Atrophy, Autosomal Dominant/diagnosis/*genetics&lt;/keyword&gt;&lt;keyword&gt;Pedigree&lt;/keyword&gt;&lt;keyword&gt;Polymorphism, Restriction Fragment Length&lt;/keyword&gt;&lt;keyword&gt;Reverse Transcriptase Polymerase Chain Reaction&lt;/keyword&gt;&lt;keyword&gt;Young Adult&lt;/keyword&gt;&lt;/keywords&gt;&lt;dates&gt;&lt;year&gt;2010&lt;/year&gt;&lt;pub-dates&gt;&lt;date&gt;Feb&lt;/date&gt;&lt;/pub-dates&gt;&lt;/dates&gt;&lt;isbn&gt;1549-4713 (Electronic)&amp;#xD;0161-6420 (Linking)&lt;/isbn&gt;&lt;accession-num&gt;19969356&lt;/accession-num&gt;&lt;urls&gt;&lt;related-urls&gt;&lt;url&gt;http://www.ncbi.nlm.nih.gov/pubmed/19969356&lt;/url&gt;&lt;/related-urls&gt;&lt;/urls&gt;&lt;electronic-resource-num&gt;10.1016/j.ophtha.2009.07.019&lt;/electronic-resource-num&gt;&lt;/record&gt;&lt;/Cite&gt;&lt;/EndNote&gt;</w:instrText>
            </w:r>
            <w:r>
              <w:fldChar w:fldCharType="separate"/>
            </w:r>
            <w:r w:rsidR="00317612">
              <w:rPr>
                <w:noProof/>
              </w:rPr>
              <w:t>(24)</w:t>
            </w:r>
            <w:r>
              <w:fldChar w:fldCharType="end"/>
            </w:r>
          </w:p>
        </w:tc>
      </w:tr>
      <w:tr w:rsidR="007C19A3" w:rsidRPr="008809CB" w14:paraId="410F37BE" w14:textId="77777777" w:rsidTr="00017D17">
        <w:trPr>
          <w:trHeight w:val="280"/>
        </w:trPr>
        <w:tc>
          <w:tcPr>
            <w:tcW w:w="1236" w:type="dxa"/>
            <w:noWrap/>
            <w:hideMark/>
          </w:tcPr>
          <w:p w14:paraId="019A9969" w14:textId="77777777" w:rsidR="00B41446" w:rsidRPr="008809CB" w:rsidRDefault="00B41446" w:rsidP="00B41446">
            <w:r w:rsidRPr="008809CB">
              <w:rPr>
                <w:rFonts w:hint="eastAsia"/>
              </w:rPr>
              <w:t>646</w:t>
            </w:r>
          </w:p>
        </w:tc>
        <w:tc>
          <w:tcPr>
            <w:tcW w:w="1108" w:type="dxa"/>
            <w:noWrap/>
            <w:hideMark/>
          </w:tcPr>
          <w:p w14:paraId="22FBF3FD" w14:textId="77777777" w:rsidR="00B41446" w:rsidRPr="008809CB" w:rsidRDefault="00B41446" w:rsidP="00B41446">
            <w:r w:rsidRPr="008809CB">
              <w:rPr>
                <w:rFonts w:hint="eastAsia"/>
              </w:rPr>
              <w:t>S → L</w:t>
            </w:r>
          </w:p>
        </w:tc>
        <w:tc>
          <w:tcPr>
            <w:tcW w:w="1325" w:type="dxa"/>
            <w:noWrap/>
            <w:hideMark/>
          </w:tcPr>
          <w:p w14:paraId="36CBF625" w14:textId="77777777" w:rsidR="00B41446" w:rsidRPr="008809CB" w:rsidRDefault="00B41446" w:rsidP="00B41446">
            <w:r w:rsidRPr="008809CB">
              <w:rPr>
                <w:rFonts w:hint="eastAsia"/>
              </w:rPr>
              <w:t>Middle</w:t>
            </w:r>
          </w:p>
        </w:tc>
        <w:tc>
          <w:tcPr>
            <w:tcW w:w="3514" w:type="dxa"/>
            <w:noWrap/>
            <w:hideMark/>
          </w:tcPr>
          <w:p w14:paraId="49AEC87D" w14:textId="77777777" w:rsidR="00B41446" w:rsidRPr="008809CB" w:rsidRDefault="00B41446" w:rsidP="00B41446"/>
        </w:tc>
        <w:tc>
          <w:tcPr>
            <w:tcW w:w="1113" w:type="dxa"/>
          </w:tcPr>
          <w:p w14:paraId="514E39E0" w14:textId="77777777" w:rsidR="00B41446" w:rsidRPr="0000038D" w:rsidRDefault="00B41446" w:rsidP="00B41446">
            <w:r>
              <w:fldChar w:fldCharType="begin"/>
            </w:r>
            <w:r w:rsidR="00881FBB">
              <w:instrText xml:space="preserve"> ADDIN EN.CITE &lt;EndNote&gt;&lt;Cite&gt;&lt;Author&gt;Ferre&lt;/Author&gt;&lt;Year&gt;2009&lt;/Year&gt;&lt;RecNum&gt;7&lt;/RecNum&gt;&lt;DisplayText&gt;(3)&lt;/DisplayText&gt;&lt;record&gt;&lt;rec-number&gt;7&lt;/rec-number&gt;&lt;foreign-keys&gt;&lt;key app="EN" db-id="02vp552zxs0sscevpd8p0ewf2d2vsvszvas9" timestamp="1555042893"&gt;7&lt;/key&gt;&lt;/foreign-keys&gt;&lt;ref-type name="Journal Article"&gt;17&lt;/ref-type&gt;&lt;contributors&gt;&lt;authors&gt;&lt;author&gt;Ferre, M.&lt;/author&gt;&lt;author&gt;Bonneau, D.&lt;/author&gt;&lt;author&gt;Milea, D.&lt;/author&gt;&lt;author&gt;Chevrollier, A.&lt;/author&gt;&lt;author&gt;Verny, C.&lt;/author&gt;&lt;author&gt;Dollfus, H.&lt;/author&gt;&lt;author&gt;Ayuso, C.&lt;/author&gt;&lt;author&gt;Defoort, S.&lt;/author&gt;&lt;author&gt;Vignal, C.&lt;/author&gt;&lt;author&gt;Zanlonghi, X.&lt;/author&gt;&lt;author&gt;Charlin, J. F.&lt;/author&gt;&lt;author&gt;Kaplan, J.&lt;/author&gt;&lt;author&gt;Odent, S.&lt;/author&gt;&lt;author&gt;Hamel, C. P.&lt;/author&gt;&lt;author&gt;Procaccio, V.&lt;/author&gt;&lt;author&gt;Reynier, P.&lt;/author&gt;&lt;author&gt;Amati-Bonneau, P.&lt;/author&gt;&lt;/authors&gt;&lt;/contributors&gt;&lt;auth-address&gt;INSERM, U694, Angers, F-49000, France. MaFerre@chu-angers.fr&lt;/auth-address&gt;&lt;titles&gt;&lt;title&gt;Molecular screening of 980 cases of suspected hereditary optic neuropathy with a report on 77 novel OPA1 mutations&lt;/title&gt;&lt;secondary-title&gt;Hum Mutat&lt;/secondary-title&gt;&lt;/titles&gt;&lt;periodical&gt;&lt;full-title&gt;Hum Mutat&lt;/full-title&gt;&lt;/periodical&gt;&lt;pages&gt;E692-705&lt;/pages&gt;&lt;volume&gt;30&lt;/volume&gt;&lt;number&gt;7&lt;/number&gt;&lt;keywords&gt;&lt;keyword&gt;DNA, Mitochondrial&lt;/keyword&gt;&lt;keyword&gt;GTP Phosphohydrolases/*genetics&lt;/keyword&gt;&lt;keyword&gt;Genetic Testing&lt;/keyword&gt;&lt;keyword&gt;Humans&lt;/keyword&gt;&lt;keyword&gt;*Mutation&lt;/keyword&gt;&lt;keyword&gt;Optic Atrophies, Hereditary/*genetics&lt;/keyword&gt;&lt;keyword&gt;Optic Atrophy, Autosomal Dominant/genetics&lt;/keyword&gt;&lt;keyword&gt;Optic Atrophy, Hereditary, Leber/genetics&lt;/keyword&gt;&lt;keyword&gt;Proteins/*genetics&lt;/keyword&gt;&lt;/keywords&gt;&lt;dates&gt;&lt;year&gt;2009&lt;/year&gt;&lt;pub-dates&gt;&lt;date&gt;Jul&lt;/date&gt;&lt;/pub-dates&gt;&lt;/dates&gt;&lt;isbn&gt;1098-1004 (Electronic)&amp;#xD;1059-7794 (Linking)&lt;/isbn&gt;&lt;accession-num&gt;19319978&lt;/accession-num&gt;&lt;urls&gt;&lt;related-urls&gt;&lt;url&gt;http://www.ncbi.nlm.nih.gov/pubmed/19319978&lt;/url&gt;&lt;/related-urls&gt;&lt;/urls&gt;&lt;electronic-resource-num&gt;10.1002/humu.21025&lt;/electronic-resource-num&gt;&lt;/record&gt;&lt;/Cite&gt;&lt;/EndNote&gt;</w:instrText>
            </w:r>
            <w:r>
              <w:fldChar w:fldCharType="separate"/>
            </w:r>
            <w:r w:rsidR="00881FBB">
              <w:rPr>
                <w:noProof/>
              </w:rPr>
              <w:t>(3)</w:t>
            </w:r>
            <w:r>
              <w:fldChar w:fldCharType="end"/>
            </w:r>
          </w:p>
        </w:tc>
      </w:tr>
      <w:tr w:rsidR="007C19A3" w:rsidRPr="008809CB" w14:paraId="4A134836" w14:textId="77777777" w:rsidTr="00017D17">
        <w:trPr>
          <w:trHeight w:val="280"/>
        </w:trPr>
        <w:tc>
          <w:tcPr>
            <w:tcW w:w="1236" w:type="dxa"/>
            <w:noWrap/>
            <w:hideMark/>
          </w:tcPr>
          <w:p w14:paraId="7FDA470A" w14:textId="77777777" w:rsidR="00B41446" w:rsidRPr="008809CB" w:rsidRDefault="00B41446" w:rsidP="00B41446">
            <w:r w:rsidRPr="008809CB">
              <w:rPr>
                <w:rFonts w:hint="eastAsia"/>
              </w:rPr>
              <w:t>700-701</w:t>
            </w:r>
          </w:p>
        </w:tc>
        <w:tc>
          <w:tcPr>
            <w:tcW w:w="1108" w:type="dxa"/>
            <w:noWrap/>
            <w:hideMark/>
          </w:tcPr>
          <w:p w14:paraId="73E454B9" w14:textId="77777777" w:rsidR="00B41446" w:rsidRPr="008809CB" w:rsidRDefault="00B41446" w:rsidP="00B41446">
            <w:r w:rsidRPr="008809CB">
              <w:rPr>
                <w:rFonts w:hint="eastAsia"/>
              </w:rPr>
              <w:t>Missing</w:t>
            </w:r>
          </w:p>
        </w:tc>
        <w:tc>
          <w:tcPr>
            <w:tcW w:w="1325" w:type="dxa"/>
            <w:noWrap/>
            <w:hideMark/>
          </w:tcPr>
          <w:p w14:paraId="1993346C" w14:textId="464D964F" w:rsidR="00B41446" w:rsidRPr="008809CB" w:rsidRDefault="00F1378B" w:rsidP="00B41446">
            <w:r>
              <w:t>E</w:t>
            </w:r>
            <w:r w:rsidR="00B41446" w:rsidRPr="008809CB">
              <w:rPr>
                <w:rFonts w:hint="eastAsia"/>
              </w:rPr>
              <w:t>MB</w:t>
            </w:r>
          </w:p>
        </w:tc>
        <w:tc>
          <w:tcPr>
            <w:tcW w:w="3514" w:type="dxa"/>
            <w:noWrap/>
            <w:hideMark/>
          </w:tcPr>
          <w:p w14:paraId="3F4EC669" w14:textId="77777777" w:rsidR="00B41446" w:rsidRPr="008809CB" w:rsidRDefault="00B41446" w:rsidP="00B41446"/>
        </w:tc>
        <w:tc>
          <w:tcPr>
            <w:tcW w:w="1113" w:type="dxa"/>
          </w:tcPr>
          <w:p w14:paraId="4C1E864E" w14:textId="77777777" w:rsidR="00B41446" w:rsidRPr="0000038D" w:rsidRDefault="00B41446" w:rsidP="00B41446">
            <w:r>
              <w:fldChar w:fldCharType="begin">
                <w:fldData xml:space="preserve">PEVuZE5vdGU+PENpdGU+PEF1dGhvcj5CYXJpczwvQXV0aG9yPjxZZWFyPjIwMDM8L1llYXI+PFJl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</w:fldData>
              </w:fldChar>
            </w:r>
            <w:r w:rsidR="00881FBB">
              <w:instrText xml:space="preserve"> ADDIN EN.CITE </w:instrText>
            </w:r>
            <w:r w:rsidR="00881FBB">
              <w:fldChar w:fldCharType="begin">
                <w:fldData xml:space="preserve">PEVuZE5vdGU+PENpdGU+PEF1dGhvcj5CYXJpczwvQXV0aG9yPjxZZWFyPjIwMDM8L1llYXI+PFJl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</w:fldData>
              </w:fldChar>
            </w:r>
            <w:r w:rsidR="00881FBB">
              <w:instrText xml:space="preserve"> ADDIN EN.CITE.DATA </w:instrText>
            </w:r>
            <w:r w:rsidR="00881FBB">
              <w:fldChar w:fldCharType="end"/>
            </w:r>
            <w:r>
              <w:fldChar w:fldCharType="separate"/>
            </w:r>
            <w:r w:rsidR="00881FBB">
              <w:rPr>
                <w:noProof/>
              </w:rPr>
              <w:t>(5)</w:t>
            </w:r>
            <w:r>
              <w:fldChar w:fldCharType="end"/>
            </w:r>
          </w:p>
        </w:tc>
      </w:tr>
      <w:tr w:rsidR="007C19A3" w:rsidRPr="008809CB" w14:paraId="74149590" w14:textId="77777777" w:rsidTr="00017D17">
        <w:trPr>
          <w:trHeight w:val="280"/>
        </w:trPr>
        <w:tc>
          <w:tcPr>
            <w:tcW w:w="1236" w:type="dxa"/>
            <w:noWrap/>
            <w:hideMark/>
          </w:tcPr>
          <w:p w14:paraId="60C60C58" w14:textId="77777777" w:rsidR="00B41446" w:rsidRPr="008809CB" w:rsidRDefault="00B41446" w:rsidP="00B41446">
            <w:r w:rsidRPr="008809CB">
              <w:rPr>
                <w:rFonts w:hint="eastAsia"/>
              </w:rPr>
              <w:t>728</w:t>
            </w:r>
          </w:p>
        </w:tc>
        <w:tc>
          <w:tcPr>
            <w:tcW w:w="1108" w:type="dxa"/>
            <w:noWrap/>
            <w:hideMark/>
          </w:tcPr>
          <w:p w14:paraId="28D465CF" w14:textId="77777777" w:rsidR="00B41446" w:rsidRPr="008809CB" w:rsidRDefault="00B41446" w:rsidP="00B41446">
            <w:r w:rsidRPr="008809CB">
              <w:rPr>
                <w:rFonts w:hint="eastAsia"/>
              </w:rPr>
              <w:t>N → K</w:t>
            </w:r>
          </w:p>
        </w:tc>
        <w:tc>
          <w:tcPr>
            <w:tcW w:w="1325" w:type="dxa"/>
            <w:noWrap/>
            <w:hideMark/>
          </w:tcPr>
          <w:p w14:paraId="775287DE" w14:textId="304817E9" w:rsidR="00B41446" w:rsidRPr="008809CB" w:rsidRDefault="00F1378B" w:rsidP="00B41446">
            <w:r>
              <w:t>E</w:t>
            </w:r>
            <w:r w:rsidRPr="008809CB">
              <w:rPr>
                <w:rFonts w:hint="eastAsia"/>
              </w:rPr>
              <w:t>MB</w:t>
            </w:r>
          </w:p>
        </w:tc>
        <w:tc>
          <w:tcPr>
            <w:tcW w:w="3514" w:type="dxa"/>
            <w:noWrap/>
            <w:hideMark/>
          </w:tcPr>
          <w:p w14:paraId="34334F67" w14:textId="77777777" w:rsidR="00B41446" w:rsidRPr="008809CB" w:rsidRDefault="00B41446" w:rsidP="00B41446">
            <w:r w:rsidRPr="008809CB">
              <w:rPr>
                <w:rFonts w:hint="eastAsia"/>
              </w:rPr>
              <w:t xml:space="preserve">Loss of function in promoting mitochondrial fusion. </w:t>
            </w:r>
          </w:p>
        </w:tc>
        <w:tc>
          <w:tcPr>
            <w:tcW w:w="1113" w:type="dxa"/>
          </w:tcPr>
          <w:p w14:paraId="2F79F0B8" w14:textId="77777777" w:rsidR="00B41446" w:rsidRDefault="00B41446" w:rsidP="00B41446">
            <w:r>
              <w:fldChar w:fldCharType="begin">
                <w:fldData xml:space="preserve">PEVuZE5vdGU+PENpdGU+PEF1dGhvcj5CYW48L0F1dGhvcj48WWVhcj4yMDEwPC9ZZWFyPjxSZWNO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</w:fldData>
              </w:fldChar>
            </w:r>
            <w:r w:rsidR="00857D27">
              <w:instrText xml:space="preserve"> ADDIN EN.CITE </w:instrText>
            </w:r>
            <w:r w:rsidR="00857D27">
              <w:fldChar w:fldCharType="begin">
                <w:fldData xml:space="preserve">PEVuZE5vdGU+PENpdGU+PEF1dGhvcj5CYW48L0F1dGhvcj48WWVhcj4yMDEwPC9ZZWFyPjxSZWNO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</w:fldData>
              </w:fldChar>
            </w:r>
            <w:r w:rsidR="00857D27">
              <w:instrText xml:space="preserve"> ADDIN EN.CITE.DATA </w:instrText>
            </w:r>
            <w:r w:rsidR="00857D27">
              <w:fldChar w:fldCharType="end"/>
            </w:r>
            <w:r>
              <w:fldChar w:fldCharType="separate"/>
            </w:r>
            <w:r w:rsidR="00857D27">
              <w:rPr>
                <w:noProof/>
              </w:rPr>
              <w:t>(10, 11)</w:t>
            </w:r>
            <w:r>
              <w:fldChar w:fldCharType="end"/>
            </w:r>
          </w:p>
        </w:tc>
      </w:tr>
      <w:tr w:rsidR="007C19A3" w:rsidRPr="008809CB" w14:paraId="75FD0E07" w14:textId="77777777" w:rsidTr="00017D17">
        <w:trPr>
          <w:trHeight w:val="280"/>
        </w:trPr>
        <w:tc>
          <w:tcPr>
            <w:tcW w:w="1236" w:type="dxa"/>
            <w:noWrap/>
            <w:hideMark/>
          </w:tcPr>
          <w:p w14:paraId="54BAA388" w14:textId="77777777" w:rsidR="00B41446" w:rsidRPr="008809CB" w:rsidRDefault="00B41446" w:rsidP="00B41446">
            <w:r w:rsidRPr="008809CB">
              <w:rPr>
                <w:rFonts w:hint="eastAsia"/>
              </w:rPr>
              <w:t>768</w:t>
            </w:r>
          </w:p>
        </w:tc>
        <w:tc>
          <w:tcPr>
            <w:tcW w:w="1108" w:type="dxa"/>
            <w:noWrap/>
            <w:hideMark/>
          </w:tcPr>
          <w:p w14:paraId="172079BE" w14:textId="77777777" w:rsidR="00B41446" w:rsidRPr="008809CB" w:rsidRDefault="00B41446" w:rsidP="00B41446">
            <w:r w:rsidRPr="008809CB">
              <w:rPr>
                <w:rFonts w:hint="eastAsia"/>
              </w:rPr>
              <w:t>G → D</w:t>
            </w:r>
          </w:p>
        </w:tc>
        <w:tc>
          <w:tcPr>
            <w:tcW w:w="1325" w:type="dxa"/>
            <w:noWrap/>
            <w:hideMark/>
          </w:tcPr>
          <w:p w14:paraId="53EB1FA0" w14:textId="5C56FB14" w:rsidR="00B41446" w:rsidRPr="008809CB" w:rsidRDefault="00F1378B" w:rsidP="00B41446">
            <w:r>
              <w:t>E</w:t>
            </w:r>
            <w:r w:rsidRPr="008809CB">
              <w:rPr>
                <w:rFonts w:hint="eastAsia"/>
              </w:rPr>
              <w:t>MB</w:t>
            </w:r>
          </w:p>
        </w:tc>
        <w:tc>
          <w:tcPr>
            <w:tcW w:w="3514" w:type="dxa"/>
            <w:noWrap/>
            <w:hideMark/>
          </w:tcPr>
          <w:p w14:paraId="7E292067" w14:textId="77777777" w:rsidR="00B41446" w:rsidRPr="008809CB" w:rsidRDefault="00B41446" w:rsidP="00B41446"/>
        </w:tc>
        <w:tc>
          <w:tcPr>
            <w:tcW w:w="1113" w:type="dxa"/>
          </w:tcPr>
          <w:p w14:paraId="0ACD031C" w14:textId="77777777" w:rsidR="00B41446" w:rsidRPr="0000038D" w:rsidRDefault="00B41446" w:rsidP="00B41446">
            <w:r>
              <w:fldChar w:fldCharType="begin"/>
            </w:r>
            <w:r w:rsidR="00881FBB">
              <w:instrText xml:space="preserve"> ADDIN EN.CITE &lt;EndNote&gt;&lt;Cite&gt;&lt;Author&gt;Ferre&lt;/Author&gt;&lt;Year&gt;2009&lt;/Year&gt;&lt;RecNum&gt;7&lt;/RecNum&gt;&lt;DisplayText&gt;(3)&lt;/DisplayText&gt;&lt;record&gt;&lt;rec-number&gt;7&lt;/rec-number&gt;&lt;foreign-keys&gt;&lt;key app="EN" db-id="02vp552zxs0sscevpd8p0ewf2d2vsvszvas9" timestamp="1555042893"&gt;7&lt;/key&gt;&lt;/foreign-keys&gt;&lt;ref-type name="Journal Article"&gt;17&lt;/ref-type&gt;&lt;contributors&gt;&lt;authors&gt;&lt;author&gt;Ferre, M.&lt;/author&gt;&lt;author&gt;Bonneau, D.&lt;/author&gt;&lt;author&gt;Milea, D.&lt;/author&gt;&lt;author&gt;Chevrollier, A.&lt;/author&gt;&lt;author&gt;Verny, C.&lt;/author&gt;&lt;author&gt;Dollfus, H.&lt;/author&gt;&lt;author&gt;Ayuso, C.&lt;/author&gt;&lt;author&gt;Defoort, S.&lt;/author&gt;&lt;author&gt;Vignal, C.&lt;/author&gt;&lt;author&gt;Zanlonghi, X.&lt;/author&gt;&lt;author&gt;Charlin, J. F.&lt;/author&gt;&lt;author&gt;Kaplan, J.&lt;/author&gt;&lt;author&gt;Odent, S.&lt;/author&gt;&lt;author&gt;Hamel, C. P.&lt;/author&gt;&lt;author&gt;Procaccio, V.&lt;/author&gt;&lt;author&gt;Reynier, P.&lt;/author&gt;&lt;author&gt;Amati-Bonneau, P.&lt;/author&gt;&lt;/authors&gt;&lt;/contributors&gt;&lt;auth-address&gt;INSERM, U694, Angers, F-49000, France. MaFerre@chu-angers.fr&lt;/auth-address&gt;&lt;titles&gt;&lt;title&gt;Molecular screening of 980 cases of suspected hereditary optic neuropathy with a report on 77 novel OPA1 mutations&lt;/title&gt;&lt;secondary-title&gt;Hum Mutat&lt;/secondary-title&gt;&lt;/titles&gt;&lt;periodical&gt;&lt;full-title&gt;Hum Mutat&lt;/full-title&gt;&lt;/periodical&gt;&lt;pages&gt;E692-705&lt;/pages&gt;&lt;volume&gt;30&lt;/volume&gt;&lt;number&gt;7&lt;/number&gt;&lt;keywords&gt;&lt;keyword&gt;DNA, Mitochondrial&lt;/keyword&gt;&lt;keyword&gt;GTP Phosphohydrolases/*genetics&lt;/keyword&gt;&lt;keyword&gt;Genetic Testing&lt;/keyword&gt;&lt;keyword&gt;Humans&lt;/keyword&gt;&lt;keyword&gt;*Mutation&lt;/keyword&gt;&lt;keyword&gt;Optic Atrophies, Hereditary/*genetics&lt;/keyword&gt;&lt;keyword&gt;Optic Atrophy, Autosomal Dominant/genetics&lt;/keyword&gt;&lt;keyword&gt;Optic Atrophy, Hereditary, Leber/genetics&lt;/keyword&gt;&lt;keyword&gt;Proteins/*genetics&lt;/keyword&gt;&lt;/keywords&gt;&lt;dates&gt;&lt;year&gt;2009&lt;/year&gt;&lt;pub-dates&gt;&lt;date&gt;Jul&lt;/date&gt;&lt;/pub-dates&gt;&lt;/dates&gt;&lt;isbn&gt;1098-1004 (Electronic)&amp;#xD;1059-7794 (Linking)&lt;/isbn&gt;&lt;accession-num&gt;19319978&lt;/accession-num&gt;&lt;urls&gt;&lt;related-urls&gt;&lt;url&gt;http://www.ncbi.nlm.nih.gov/pubmed/19319978&lt;/url&gt;&lt;/related-urls&gt;&lt;/urls&gt;&lt;electronic-resource-num&gt;10.1002/humu.21025&lt;/electronic-resource-num&gt;&lt;/record&gt;&lt;/Cite&gt;&lt;/EndNote&gt;</w:instrText>
            </w:r>
            <w:r>
              <w:fldChar w:fldCharType="separate"/>
            </w:r>
            <w:r w:rsidR="00881FBB">
              <w:rPr>
                <w:noProof/>
              </w:rPr>
              <w:t>(3)</w:t>
            </w:r>
            <w:r>
              <w:fldChar w:fldCharType="end"/>
            </w:r>
          </w:p>
        </w:tc>
      </w:tr>
      <w:tr w:rsidR="007C19A3" w:rsidRPr="008809CB" w14:paraId="3DA93ACF" w14:textId="77777777" w:rsidTr="00017D17">
        <w:trPr>
          <w:trHeight w:val="280"/>
        </w:trPr>
        <w:tc>
          <w:tcPr>
            <w:tcW w:w="1236" w:type="dxa"/>
            <w:noWrap/>
            <w:hideMark/>
          </w:tcPr>
          <w:p w14:paraId="08101FFA" w14:textId="77777777" w:rsidR="00B41446" w:rsidRPr="008809CB" w:rsidRDefault="00B41446" w:rsidP="00B41446">
            <w:r w:rsidRPr="008809CB">
              <w:rPr>
                <w:rFonts w:hint="eastAsia"/>
              </w:rPr>
              <w:t>781</w:t>
            </w:r>
          </w:p>
        </w:tc>
        <w:tc>
          <w:tcPr>
            <w:tcW w:w="1108" w:type="dxa"/>
            <w:noWrap/>
            <w:hideMark/>
          </w:tcPr>
          <w:p w14:paraId="6DA76FFE" w14:textId="77777777" w:rsidR="00B41446" w:rsidRPr="008809CB" w:rsidRDefault="00B41446" w:rsidP="00B41446">
            <w:r w:rsidRPr="008809CB">
              <w:rPr>
                <w:rFonts w:hint="eastAsia"/>
              </w:rPr>
              <w:t>R → W</w:t>
            </w:r>
          </w:p>
        </w:tc>
        <w:tc>
          <w:tcPr>
            <w:tcW w:w="1325" w:type="dxa"/>
            <w:noWrap/>
            <w:hideMark/>
          </w:tcPr>
          <w:p w14:paraId="4B8049A0" w14:textId="4B34B0D8" w:rsidR="00B41446" w:rsidRPr="008809CB" w:rsidRDefault="00F1378B" w:rsidP="00B41446">
            <w:r>
              <w:t>E</w:t>
            </w:r>
            <w:r w:rsidRPr="008809CB">
              <w:rPr>
                <w:rFonts w:hint="eastAsia"/>
              </w:rPr>
              <w:t>MB</w:t>
            </w:r>
          </w:p>
        </w:tc>
        <w:tc>
          <w:tcPr>
            <w:tcW w:w="3514" w:type="dxa"/>
            <w:noWrap/>
            <w:hideMark/>
          </w:tcPr>
          <w:p w14:paraId="13955DC3" w14:textId="77777777" w:rsidR="00B41446" w:rsidRPr="008809CB" w:rsidRDefault="00B41446" w:rsidP="00B41446"/>
        </w:tc>
        <w:tc>
          <w:tcPr>
            <w:tcW w:w="1113" w:type="dxa"/>
          </w:tcPr>
          <w:p w14:paraId="643AC520" w14:textId="77777777" w:rsidR="00B41446" w:rsidRPr="0000038D" w:rsidRDefault="00B41446" w:rsidP="00B41446">
            <w:r>
              <w:fldChar w:fldCharType="begin"/>
            </w:r>
            <w:r w:rsidR="00881FBB">
              <w:instrText xml:space="preserve"> ADDIN EN.CITE &lt;EndNote&gt;&lt;Cite&gt;&lt;Author&gt;Ferre&lt;/Author&gt;&lt;Year&gt;2009&lt;/Year&gt;&lt;RecNum&gt;7&lt;/RecNum&gt;&lt;DisplayText&gt;(3)&lt;/DisplayText&gt;&lt;record&gt;&lt;rec-number&gt;7&lt;/rec-number&gt;&lt;foreign-keys&gt;&lt;key app="EN" db-id="02vp552zxs0sscevpd8p0ewf2d2vsvszvas9" timestamp="1555042893"&gt;7&lt;/key&gt;&lt;/foreign-keys&gt;&lt;ref-type name="Journal Article"&gt;17&lt;/ref-type&gt;&lt;contributors&gt;&lt;authors&gt;&lt;author&gt;Ferre, M.&lt;/author&gt;&lt;author&gt;Bonneau, D.&lt;/author&gt;&lt;author&gt;Milea, D.&lt;/author&gt;&lt;author&gt;Chevrollier, A.&lt;/author&gt;&lt;author&gt;Verny, C.&lt;/author&gt;&lt;author&gt;Dollfus, H.&lt;/author&gt;&lt;author&gt;Ayuso, C.&lt;/author&gt;&lt;author&gt;Defoort, S.&lt;/author&gt;&lt;author&gt;Vignal, C.&lt;/author&gt;&lt;author&gt;Zanlonghi, X.&lt;/author&gt;&lt;author&gt;Charlin, J. F.&lt;/author&gt;&lt;author&gt;Kaplan, J.&lt;/author&gt;&lt;author&gt;Odent, S.&lt;/author&gt;&lt;author&gt;Hamel, C. P.&lt;/author&gt;&lt;author&gt;Procaccio, V.&lt;/author&gt;&lt;author&gt;Reynier, P.&lt;/author&gt;&lt;author&gt;Amati-Bonneau, P.&lt;/author&gt;&lt;/authors&gt;&lt;/contributors&gt;&lt;auth-address&gt;INSERM, U694, Angers, F-49000, France. MaFerre@chu-angers.fr&lt;/auth-address&gt;&lt;titles&gt;&lt;title&gt;Molecular screening of 980 cases of suspected hereditary optic neuropathy with a report on 77 novel OPA1 mutations&lt;/title&gt;&lt;secondary-title&gt;Hum Mutat&lt;/secondary-title&gt;&lt;/titles&gt;&lt;periodical&gt;&lt;full-title&gt;Hum Mutat&lt;/full-title&gt;&lt;/periodical&gt;&lt;pages&gt;E692-705&lt;/pages&gt;&lt;volume&gt;30&lt;/volume&gt;&lt;number&gt;7&lt;/number&gt;&lt;keywords&gt;&lt;keyword&gt;DNA, Mitochondrial&lt;/keyword&gt;&lt;keyword&gt;GTP Phosphohydrolases/*genetics&lt;/keyword&gt;&lt;keyword&gt;Genetic Testing&lt;/keyword&gt;&lt;keyword&gt;Humans&lt;/keyword&gt;&lt;keyword&gt;*Mutation&lt;/keyword&gt;&lt;keyword&gt;Optic Atrophies, Hereditary/*genetics&lt;/keyword&gt;&lt;keyword&gt;Optic Atrophy, Autosomal Dominant/genetics&lt;/keyword&gt;&lt;keyword&gt;Optic Atrophy, Hereditary, Leber/genetics&lt;/keyword&gt;&lt;keyword&gt;Proteins/*genetics&lt;/keyword&gt;&lt;/keywords&gt;&lt;dates&gt;&lt;year&gt;2009&lt;/year&gt;&lt;pub-dates&gt;&lt;date&gt;Jul&lt;/date&gt;&lt;/pub-dates&gt;&lt;/dates&gt;&lt;isbn&gt;1098-1004 (Electronic)&amp;#xD;1059-7794 (Linking)&lt;/isbn&gt;&lt;accession-num&gt;19319978&lt;/accession-num&gt;&lt;urls&gt;&lt;related-urls&gt;&lt;url&gt;http://www.ncbi.nlm.nih.gov/pubmed/19319978&lt;/url&gt;&lt;/related-urls&gt;&lt;/urls&gt;&lt;electronic-resource-num&gt;10.1002/humu.21025&lt;/electronic-resource-num&gt;&lt;/record&gt;&lt;/Cite&gt;&lt;/EndNote&gt;</w:instrText>
            </w:r>
            <w:r>
              <w:fldChar w:fldCharType="separate"/>
            </w:r>
            <w:r w:rsidR="00881FBB">
              <w:rPr>
                <w:noProof/>
              </w:rPr>
              <w:t>(3)</w:t>
            </w:r>
            <w:r>
              <w:fldChar w:fldCharType="end"/>
            </w:r>
          </w:p>
        </w:tc>
      </w:tr>
      <w:tr w:rsidR="007C19A3" w:rsidRPr="008809CB" w14:paraId="302372B2" w14:textId="77777777" w:rsidTr="00017D17">
        <w:trPr>
          <w:trHeight w:val="280"/>
        </w:trPr>
        <w:tc>
          <w:tcPr>
            <w:tcW w:w="1236" w:type="dxa"/>
            <w:noWrap/>
            <w:hideMark/>
          </w:tcPr>
          <w:p w14:paraId="2041FD67" w14:textId="77777777" w:rsidR="00B41446" w:rsidRPr="008809CB" w:rsidRDefault="00B41446" w:rsidP="00B41446">
            <w:r w:rsidRPr="008809CB">
              <w:rPr>
                <w:rFonts w:hint="eastAsia"/>
              </w:rPr>
              <w:t>785</w:t>
            </w:r>
          </w:p>
        </w:tc>
        <w:tc>
          <w:tcPr>
            <w:tcW w:w="1108" w:type="dxa"/>
            <w:noWrap/>
            <w:hideMark/>
          </w:tcPr>
          <w:p w14:paraId="1EA328F8" w14:textId="77777777" w:rsidR="00B41446" w:rsidRPr="008809CB" w:rsidRDefault="00B41446" w:rsidP="00B41446">
            <w:r w:rsidRPr="008809CB">
              <w:rPr>
                <w:rFonts w:hint="eastAsia"/>
              </w:rPr>
              <w:t>Q → R</w:t>
            </w:r>
          </w:p>
        </w:tc>
        <w:tc>
          <w:tcPr>
            <w:tcW w:w="1325" w:type="dxa"/>
            <w:noWrap/>
            <w:hideMark/>
          </w:tcPr>
          <w:p w14:paraId="74676FAF" w14:textId="74ADFEA7" w:rsidR="00B41446" w:rsidRPr="008809CB" w:rsidRDefault="00F1378B" w:rsidP="00B41446">
            <w:r>
              <w:t>E</w:t>
            </w:r>
            <w:r w:rsidRPr="008809CB">
              <w:rPr>
                <w:rFonts w:hint="eastAsia"/>
              </w:rPr>
              <w:t>MB</w:t>
            </w:r>
          </w:p>
        </w:tc>
        <w:tc>
          <w:tcPr>
            <w:tcW w:w="3514" w:type="dxa"/>
            <w:noWrap/>
            <w:hideMark/>
          </w:tcPr>
          <w:p w14:paraId="3F347241" w14:textId="77777777" w:rsidR="00B41446" w:rsidRPr="008809CB" w:rsidRDefault="00B41446" w:rsidP="00B41446">
            <w:pPr>
              <w:jc w:val="left"/>
            </w:pPr>
            <w:r w:rsidRPr="008809CB">
              <w:rPr>
                <w:rFonts w:hint="eastAsia"/>
              </w:rPr>
              <w:t>Loss of lipid binding and partial loss of function in promoting</w:t>
            </w:r>
            <w:r>
              <w:t xml:space="preserve"> </w:t>
            </w:r>
            <w:r w:rsidRPr="008809CB">
              <w:rPr>
                <w:rFonts w:hint="eastAsia"/>
              </w:rPr>
              <w:t xml:space="preserve">mitochondrial fusion. </w:t>
            </w:r>
          </w:p>
        </w:tc>
        <w:tc>
          <w:tcPr>
            <w:tcW w:w="1113" w:type="dxa"/>
          </w:tcPr>
          <w:p w14:paraId="5A0FEDD2" w14:textId="77777777" w:rsidR="00B41446" w:rsidRDefault="00B41446" w:rsidP="00B41446">
            <w:r>
              <w:fldChar w:fldCharType="begin">
                <w:fldData xml:space="preserve">PEVuZE5vdGU+PENpdGU+PEF1dGhvcj5EZWxldHRyZTwvQXV0aG9yPjxZZWFyPjIwMDE8L1llYXI+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</w:fldData>
              </w:fldChar>
            </w:r>
            <w:r w:rsidR="009A6C2C">
              <w:instrText xml:space="preserve"> ADDIN EN.CITE </w:instrText>
            </w:r>
            <w:r w:rsidR="009A6C2C">
              <w:fldChar w:fldCharType="begin">
                <w:fldData xml:space="preserve">PEVuZE5vdGU+PENpdGU+PEF1dGhvcj5EZWxldHRyZTwvQXV0aG9yPjxZZWFyPjIwMDE8L1llYXI+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</w:fldData>
              </w:fldChar>
            </w:r>
            <w:r w:rsidR="009A6C2C">
              <w:instrText xml:space="preserve"> ADDIN EN.CITE.DATA </w:instrText>
            </w:r>
            <w:r w:rsidR="009A6C2C">
              <w:fldChar w:fldCharType="end"/>
            </w:r>
            <w:r>
              <w:fldChar w:fldCharType="separate"/>
            </w:r>
            <w:r w:rsidR="009A6C2C">
              <w:rPr>
                <w:noProof/>
              </w:rPr>
              <w:t>(4, 6, 10)</w:t>
            </w:r>
            <w:r>
              <w:fldChar w:fldCharType="end"/>
            </w:r>
          </w:p>
        </w:tc>
      </w:tr>
      <w:tr w:rsidR="007C19A3" w:rsidRPr="008809CB" w14:paraId="29A81E12" w14:textId="77777777" w:rsidTr="00017D17">
        <w:trPr>
          <w:trHeight w:val="280"/>
        </w:trPr>
        <w:tc>
          <w:tcPr>
            <w:tcW w:w="1236" w:type="dxa"/>
            <w:noWrap/>
            <w:hideMark/>
          </w:tcPr>
          <w:p w14:paraId="5AF3F599" w14:textId="77777777" w:rsidR="00B41446" w:rsidRPr="008809CB" w:rsidRDefault="00B41446" w:rsidP="00B41446">
            <w:r w:rsidRPr="008809CB">
              <w:rPr>
                <w:rFonts w:hint="eastAsia"/>
              </w:rPr>
              <w:t>823</w:t>
            </w:r>
          </w:p>
        </w:tc>
        <w:tc>
          <w:tcPr>
            <w:tcW w:w="1108" w:type="dxa"/>
            <w:noWrap/>
            <w:hideMark/>
          </w:tcPr>
          <w:p w14:paraId="5C21CDBD" w14:textId="77777777" w:rsidR="00B41446" w:rsidRPr="008809CB" w:rsidRDefault="00B41446" w:rsidP="00B41446">
            <w:r w:rsidRPr="008809CB">
              <w:rPr>
                <w:rFonts w:hint="eastAsia"/>
              </w:rPr>
              <w:t>S → Y</w:t>
            </w:r>
          </w:p>
        </w:tc>
        <w:tc>
          <w:tcPr>
            <w:tcW w:w="1325" w:type="dxa"/>
            <w:noWrap/>
            <w:hideMark/>
          </w:tcPr>
          <w:p w14:paraId="17DEBFBA" w14:textId="2BD4A913" w:rsidR="00B41446" w:rsidRPr="008809CB" w:rsidRDefault="00F1378B" w:rsidP="00B41446">
            <w:r>
              <w:t>E</w:t>
            </w:r>
            <w:r w:rsidRPr="008809CB">
              <w:rPr>
                <w:rFonts w:hint="eastAsia"/>
              </w:rPr>
              <w:t>MB</w:t>
            </w:r>
          </w:p>
        </w:tc>
        <w:tc>
          <w:tcPr>
            <w:tcW w:w="3514" w:type="dxa"/>
            <w:noWrap/>
            <w:hideMark/>
          </w:tcPr>
          <w:p w14:paraId="576E03E8" w14:textId="77777777" w:rsidR="00B41446" w:rsidRPr="008809CB" w:rsidRDefault="00B41446" w:rsidP="00B41446"/>
        </w:tc>
        <w:tc>
          <w:tcPr>
            <w:tcW w:w="1113" w:type="dxa"/>
          </w:tcPr>
          <w:p w14:paraId="3298C41B" w14:textId="77777777" w:rsidR="00B41446" w:rsidRPr="0000038D" w:rsidRDefault="00B41446" w:rsidP="00B41446">
            <w:r>
              <w:fldChar w:fldCharType="begin"/>
            </w:r>
            <w:r w:rsidR="00881FBB">
              <w:instrText xml:space="preserve"> ADDIN EN.CITE &lt;EndNote&gt;&lt;Cite&gt;&lt;Author&gt;Ferre&lt;/Author&gt;&lt;Year&gt;2009&lt;/Year&gt;&lt;RecNum&gt;7&lt;/RecNum&gt;&lt;DisplayText&gt;(3)&lt;/DisplayText&gt;&lt;record&gt;&lt;rec-number&gt;7&lt;/rec-number&gt;&lt;foreign-keys&gt;&lt;key app="EN" db-id="02vp552zxs0sscevpd8p0ewf2d2vsvszvas9" timestamp="1555042893"&gt;7&lt;/key&gt;&lt;/foreign-keys&gt;&lt;ref-type name="Journal Article"&gt;17&lt;/ref-type&gt;&lt;contributors&gt;&lt;authors&gt;&lt;author&gt;Ferre, M.&lt;/author&gt;&lt;author&gt;Bonneau, D.&lt;/author&gt;&lt;author&gt;Milea, D.&lt;/author&gt;&lt;author&gt;Chevrollier, A.&lt;/author&gt;&lt;author&gt;Verny, C.&lt;/author&gt;&lt;author&gt;Dollfus, H.&lt;/author&gt;&lt;author&gt;Ayuso, C.&lt;/author&gt;&lt;author&gt;Defoort, S.&lt;/author&gt;&lt;author&gt;Vignal, C.&lt;/author&gt;&lt;author&gt;Zanlonghi, X.&lt;/author&gt;&lt;author&gt;Charlin, J. F.&lt;/author&gt;&lt;author&gt;Kaplan, J.&lt;/author&gt;&lt;author&gt;Odent, S.&lt;/author&gt;&lt;author&gt;Hamel, C. P.&lt;/author&gt;&lt;author&gt;Procaccio, V.&lt;/author&gt;&lt;author&gt;Reynier, P.&lt;/author&gt;&lt;author&gt;Amati-Bonneau, P.&lt;/author&gt;&lt;/authors&gt;&lt;/contributors&gt;&lt;auth-address&gt;INSERM, U694, Angers, F-49000, France. MaFerre@chu-angers.fr&lt;/auth-address&gt;&lt;titles&gt;&lt;title&gt;Molecular screening of 980 cases of suspected hereditary optic neuropathy with a report on 77 novel OPA1 mutations&lt;/title&gt;&lt;secondary-title&gt;Hum Mutat&lt;/secondary-title&gt;&lt;/titles&gt;&lt;periodical&gt;&lt;full-title&gt;Hum Mutat&lt;/full-title&gt;&lt;/periodical&gt;&lt;pages&gt;E692-705&lt;/pages&gt;&lt;volume&gt;30&lt;/volume&gt;&lt;number&gt;7&lt;/number&gt;&lt;keywords&gt;&lt;keyword&gt;DNA, Mitochondrial&lt;/keyword&gt;&lt;keyword&gt;GTP Phosphohydrolases/*genetics&lt;/keyword&gt;&lt;keyword&gt;Genetic Testing&lt;/keyword&gt;&lt;keyword&gt;Humans&lt;/keyword&gt;&lt;keyword&gt;*Mutation&lt;/keyword&gt;&lt;keyword&gt;Optic Atrophies, Hereditary/*genetics&lt;/keyword&gt;&lt;keyword&gt;Optic Atrophy, Autosomal Dominant/genetics&lt;/keyword&gt;&lt;keyword&gt;Optic Atrophy, Hereditary, Leber/genetics&lt;/keyword&gt;&lt;keyword&gt;Proteins/*genetics&lt;/keyword&gt;&lt;/keywords&gt;&lt;dates&gt;&lt;year&gt;2009&lt;/year&gt;&lt;pub-dates&gt;&lt;date&gt;Jul&lt;/date&gt;&lt;/pub-dates&gt;&lt;/dates&gt;&lt;isbn&gt;1098-1004 (Electronic)&amp;#xD;1059-7794 (Linking)&lt;/isbn&gt;&lt;accession-num&gt;19319978&lt;/accession-num&gt;&lt;urls&gt;&lt;related-urls&gt;&lt;url&gt;http://www.ncbi.nlm.nih.gov/pubmed/19319978&lt;/url&gt;&lt;/related-urls&gt;&lt;/urls&gt;&lt;electronic-resource-num&gt;10.1002/humu.21025&lt;/electronic-resource-num&gt;&lt;/record&gt;&lt;/Cite&gt;&lt;/EndNote&gt;</w:instrText>
            </w:r>
            <w:r>
              <w:fldChar w:fldCharType="separate"/>
            </w:r>
            <w:r w:rsidR="00881FBB">
              <w:rPr>
                <w:noProof/>
              </w:rPr>
              <w:t>(3)</w:t>
            </w:r>
            <w:r>
              <w:fldChar w:fldCharType="end"/>
            </w:r>
          </w:p>
        </w:tc>
      </w:tr>
      <w:tr w:rsidR="007C19A3" w:rsidRPr="008809CB" w14:paraId="39611C76" w14:textId="77777777" w:rsidTr="00017D17">
        <w:trPr>
          <w:trHeight w:val="280"/>
        </w:trPr>
        <w:tc>
          <w:tcPr>
            <w:tcW w:w="1236" w:type="dxa"/>
            <w:noWrap/>
            <w:hideMark/>
          </w:tcPr>
          <w:p w14:paraId="31965F59" w14:textId="77777777" w:rsidR="00B41446" w:rsidRPr="008809CB" w:rsidRDefault="00B41446" w:rsidP="00B41446">
            <w:r w:rsidRPr="008809CB">
              <w:rPr>
                <w:rFonts w:hint="eastAsia"/>
              </w:rPr>
              <w:t>841</w:t>
            </w:r>
          </w:p>
        </w:tc>
        <w:tc>
          <w:tcPr>
            <w:tcW w:w="1108" w:type="dxa"/>
            <w:noWrap/>
            <w:hideMark/>
          </w:tcPr>
          <w:p w14:paraId="70D4A5C2" w14:textId="77777777" w:rsidR="00B41446" w:rsidRPr="008809CB" w:rsidRDefault="00B41446" w:rsidP="00B41446">
            <w:r w:rsidRPr="008809CB">
              <w:rPr>
                <w:rFonts w:hint="eastAsia"/>
              </w:rPr>
              <w:t>Y → C</w:t>
            </w:r>
          </w:p>
        </w:tc>
        <w:tc>
          <w:tcPr>
            <w:tcW w:w="1325" w:type="dxa"/>
            <w:noWrap/>
            <w:hideMark/>
          </w:tcPr>
          <w:p w14:paraId="28E7E7CF" w14:textId="42B0EC1B" w:rsidR="00B41446" w:rsidRPr="008809CB" w:rsidRDefault="00F1378B" w:rsidP="00B41446">
            <w:r>
              <w:t>E</w:t>
            </w:r>
            <w:r w:rsidRPr="008809CB">
              <w:rPr>
                <w:rFonts w:hint="eastAsia"/>
              </w:rPr>
              <w:t>MB</w:t>
            </w:r>
          </w:p>
        </w:tc>
        <w:tc>
          <w:tcPr>
            <w:tcW w:w="3514" w:type="dxa"/>
            <w:noWrap/>
            <w:hideMark/>
          </w:tcPr>
          <w:p w14:paraId="63B4AC11" w14:textId="77777777" w:rsidR="00B41446" w:rsidRPr="008809CB" w:rsidRDefault="00B41446" w:rsidP="00B41446"/>
        </w:tc>
        <w:tc>
          <w:tcPr>
            <w:tcW w:w="1113" w:type="dxa"/>
          </w:tcPr>
          <w:p w14:paraId="2539E709" w14:textId="77777777" w:rsidR="00B41446" w:rsidRPr="0000038D" w:rsidRDefault="00B41446" w:rsidP="00B41446">
            <w:r>
              <w:fldChar w:fldCharType="begin"/>
            </w:r>
            <w:r w:rsidR="00881FBB">
              <w:instrText xml:space="preserve"> ADDIN EN.CITE &lt;EndNote&gt;&lt;Cite&gt;&lt;Author&gt;Han&lt;/Author&gt;&lt;Year&gt;2006&lt;/Year&gt;&lt;RecNum&gt;19&lt;/RecNum&gt;&lt;DisplayText&gt;(1)&lt;/DisplayText&gt;&lt;record&gt;&lt;rec-number&gt;19&lt;/rec-number&gt;&lt;foreign-keys&gt;&lt;key app="EN" db-id="02vp552zxs0sscevpd8p0ewf2d2vsvszvas9" timestamp="1555044011"&gt;19&lt;/key&gt;&lt;/foreign-keys&gt;&lt;ref-type name="Journal Article"&gt;17&lt;/ref-type&gt;&lt;contributors&gt;&lt;authors&gt;&lt;author&gt;Han, J.&lt;/author&gt;&lt;author&gt;Thompson-Lowrey, A. J.&lt;/author&gt;&lt;author&gt;Reiss, A.&lt;/author&gt;&lt;author&gt;Mayorov, V.&lt;/author&gt;&lt;author&gt;Jia, H.&lt;/author&gt;&lt;author&gt;Biousse, V.&lt;/author&gt;&lt;author&gt;Newman, N. J.&lt;/author&gt;&lt;author&gt;Brown, M. D.&lt;/author&gt;&lt;/authors&gt;&lt;/contributors&gt;&lt;auth-address&gt;Department of Basic Medical Sciences, Mercer University School of Medicine, Macon, GA, USA.&lt;/auth-address&gt;&lt;titles&gt;&lt;title&gt;OPA1 mutations and mitochondrial DNA haplotypes in autosomal dominant optic atrophy&lt;/title&gt;&lt;secondary-title&gt;Genet Med&lt;/secondary-title&gt;&lt;/titles&gt;&lt;periodical&gt;&lt;full-title&gt;Genet Med&lt;/full-title&gt;&lt;/periodical&gt;&lt;pages&gt;217-25&lt;/pages&gt;&lt;volume&gt;8&lt;/volume&gt;&lt;number&gt;4&lt;/number&gt;&lt;keywords&gt;&lt;keyword&gt;Adolescent&lt;/keyword&gt;&lt;keyword&gt;Adult&lt;/keyword&gt;&lt;keyword&gt;Child&lt;/keyword&gt;&lt;keyword&gt;DNA Mutational Analysis&lt;/keyword&gt;&lt;keyword&gt;*DNA, Mitochondrial&lt;/keyword&gt;&lt;keyword&gt;Female&lt;/keyword&gt;&lt;keyword&gt;GTP Phosphohydrolases/*genetics&lt;/keyword&gt;&lt;keyword&gt;*Haplotypes&lt;/keyword&gt;&lt;keyword&gt;Heterozygote&lt;/keyword&gt;&lt;keyword&gt;Humans&lt;/keyword&gt;&lt;keyword&gt;Male&lt;/keyword&gt;&lt;keyword&gt;Middle Aged&lt;/keyword&gt;&lt;keyword&gt;Molecular Sequence Data&lt;/keyword&gt;&lt;keyword&gt;*Mutation&lt;/keyword&gt;&lt;keyword&gt;Mutation, Missense&lt;/keyword&gt;&lt;keyword&gt;Optic Atrophy, Autosomal Dominant/*genetics&lt;/keyword&gt;&lt;keyword&gt;Polymorphism, Genetic&lt;/keyword&gt;&lt;keyword&gt;Polymorphism, Single Nucleotide&lt;/keyword&gt;&lt;/keywords&gt;&lt;dates&gt;&lt;year&gt;2006&lt;/year&gt;&lt;pub-dates&gt;&lt;date&gt;Apr&lt;/date&gt;&lt;/pub-dates&gt;&lt;/dates&gt;&lt;isbn&gt;1098-3600 (Print)&amp;#xD;1098-3600 (Linking)&lt;/isbn&gt;&lt;accession-num&gt;16617242&lt;/accession-num&gt;&lt;urls&gt;&lt;related-urls&gt;&lt;url&gt;http://www.ncbi.nlm.nih.gov/pubmed/16617242&lt;/url&gt;&lt;/related-urls&gt;&lt;/urls&gt;&lt;electronic-resource-num&gt;10.109701.gim.0000214299.61930.c0&lt;/electronic-resource-num&gt;&lt;/record&gt;&lt;/Cite&gt;&lt;/EndNote&gt;</w:instrText>
            </w:r>
            <w:r>
              <w:fldChar w:fldCharType="separate"/>
            </w:r>
            <w:r w:rsidR="00881FBB">
              <w:rPr>
                <w:noProof/>
              </w:rPr>
              <w:t>(1)</w:t>
            </w:r>
            <w:r>
              <w:fldChar w:fldCharType="end"/>
            </w:r>
          </w:p>
        </w:tc>
      </w:tr>
      <w:tr w:rsidR="007C19A3" w:rsidRPr="008809CB" w14:paraId="0F893596" w14:textId="77777777" w:rsidTr="00017D17">
        <w:trPr>
          <w:trHeight w:val="280"/>
        </w:trPr>
        <w:tc>
          <w:tcPr>
            <w:tcW w:w="1236" w:type="dxa"/>
            <w:noWrap/>
            <w:hideMark/>
          </w:tcPr>
          <w:p w14:paraId="5D8DACB0" w14:textId="77777777" w:rsidR="00B41446" w:rsidRPr="008809CB" w:rsidRDefault="00B41446" w:rsidP="00B41446">
            <w:r w:rsidRPr="008809CB">
              <w:rPr>
                <w:rFonts w:hint="eastAsia"/>
              </w:rPr>
              <w:t>882</w:t>
            </w:r>
          </w:p>
        </w:tc>
        <w:tc>
          <w:tcPr>
            <w:tcW w:w="1108" w:type="dxa"/>
            <w:noWrap/>
            <w:hideMark/>
          </w:tcPr>
          <w:p w14:paraId="1F26C344" w14:textId="77777777" w:rsidR="00B41446" w:rsidRPr="008809CB" w:rsidRDefault="00B41446" w:rsidP="00B41446">
            <w:r w:rsidRPr="008809CB">
              <w:rPr>
                <w:rFonts w:hint="eastAsia"/>
              </w:rPr>
              <w:t>R → L</w:t>
            </w:r>
          </w:p>
        </w:tc>
        <w:tc>
          <w:tcPr>
            <w:tcW w:w="1325" w:type="dxa"/>
            <w:noWrap/>
            <w:hideMark/>
          </w:tcPr>
          <w:p w14:paraId="2D1DCDB0" w14:textId="00CE1618" w:rsidR="00B41446" w:rsidRPr="008809CB" w:rsidRDefault="00F1378B" w:rsidP="00B41446">
            <w:r>
              <w:t>E</w:t>
            </w:r>
            <w:r w:rsidRPr="008809CB">
              <w:rPr>
                <w:rFonts w:hint="eastAsia"/>
              </w:rPr>
              <w:t>MB</w:t>
            </w:r>
          </w:p>
        </w:tc>
        <w:tc>
          <w:tcPr>
            <w:tcW w:w="3514" w:type="dxa"/>
            <w:noWrap/>
            <w:hideMark/>
          </w:tcPr>
          <w:p w14:paraId="6B68A570" w14:textId="77777777" w:rsidR="00B41446" w:rsidRPr="008809CB" w:rsidRDefault="00B41446" w:rsidP="00B41446"/>
        </w:tc>
        <w:tc>
          <w:tcPr>
            <w:tcW w:w="1113" w:type="dxa"/>
          </w:tcPr>
          <w:p w14:paraId="289FA4FD" w14:textId="77777777" w:rsidR="00B41446" w:rsidRPr="0000038D" w:rsidRDefault="00B41446" w:rsidP="00B41446">
            <w:r>
              <w:fldChar w:fldCharType="begin"/>
            </w:r>
            <w:r w:rsidR="00881FBB">
              <w:instrText xml:space="preserve"> ADDIN EN.CITE &lt;EndNote&gt;&lt;Cite&gt;&lt;Author&gt;Ferre&lt;/Author&gt;&lt;Year&gt;2009&lt;/Year&gt;&lt;RecNum&gt;7&lt;/RecNum&gt;&lt;DisplayText&gt;(3)&lt;/DisplayText&gt;&lt;record&gt;&lt;rec-number&gt;7&lt;/rec-number&gt;&lt;foreign-keys&gt;&lt;key app="EN" db-id="02vp552zxs0sscevpd8p0ewf2d2vsvszvas9" timestamp="1555042893"&gt;7&lt;/key&gt;&lt;/foreign-keys&gt;&lt;ref-type name="Journal Article"&gt;17&lt;/ref-type&gt;&lt;contributors&gt;&lt;authors&gt;&lt;author&gt;Ferre, M.&lt;/author&gt;&lt;author&gt;Bonneau, D.&lt;/author&gt;&lt;author&gt;Milea, D.&lt;/author&gt;&lt;author&gt;Chevrollier, A.&lt;/author&gt;&lt;author&gt;Verny, C.&lt;/author&gt;&lt;author&gt;Dollfus, H.&lt;/author&gt;&lt;author&gt;Ayuso, C.&lt;/author&gt;&lt;author&gt;Defoort, S.&lt;/author&gt;&lt;author&gt;Vignal, C.&lt;/author&gt;&lt;author&gt;Zanlonghi, X.&lt;/author&gt;&lt;author&gt;Charlin, J. F.&lt;/author&gt;&lt;author&gt;Kaplan, J.&lt;/author&gt;&lt;author&gt;Odent, S.&lt;/author&gt;&lt;author&gt;Hamel, C. P.&lt;/author&gt;&lt;author&gt;Procaccio, V.&lt;/author&gt;&lt;author&gt;Reynier, P.&lt;/author&gt;&lt;author&gt;Amati-Bonneau, P.&lt;/author&gt;&lt;/authors&gt;&lt;/contributors&gt;&lt;auth-address&gt;INSERM, U694, Angers, F-49000, France. MaFerre@chu-angers.fr&lt;/auth-address&gt;&lt;titles&gt;&lt;title&gt;Molecular screening of 980 cases of suspected hereditary optic neuropathy with a report on 77 novel OPA1 mutations&lt;/title&gt;&lt;secondary-title&gt;Hum Mutat&lt;/secondary-title&gt;&lt;/titles&gt;&lt;periodical&gt;&lt;full-title&gt;Hum Mutat&lt;/full-title&gt;&lt;/periodical&gt;&lt;pages&gt;E692-705&lt;/pages&gt;&lt;volume&gt;30&lt;/volume&gt;&lt;number&gt;7&lt;/number&gt;&lt;keywords&gt;&lt;keyword&gt;DNA, Mitochondrial&lt;/keyword&gt;&lt;keyword&gt;GTP Phosphohydrolases/*genetics&lt;/keyword&gt;&lt;keyword&gt;Genetic Testing&lt;/keyword&gt;&lt;keyword&gt;Humans&lt;/keyword&gt;&lt;keyword&gt;*Mutation&lt;/keyword&gt;&lt;keyword&gt;Optic Atrophies, Hereditary/*genetics&lt;/keyword&gt;&lt;keyword&gt;Optic Atrophy, Autosomal Dominant/genetics&lt;/keyword&gt;&lt;keyword&gt;Optic Atrophy, Hereditary, Leber/genetics&lt;/keyword&gt;&lt;keyword&gt;Proteins/*genetics&lt;/keyword&gt;&lt;/keywords&gt;&lt;dates&gt;&lt;year&gt;2009&lt;/year&gt;&lt;pub-dates&gt;&lt;date&gt;Jul&lt;/date&gt;&lt;/pub-dates&gt;&lt;/dates&gt;&lt;isbn&gt;1098-1004 (Electronic)&amp;#xD;1059-7794 (Linking)&lt;/isbn&gt;&lt;accession-num&gt;19319978&lt;/accession-num&gt;&lt;urls&gt;&lt;related-urls&gt;&lt;url&gt;http://www.ncbi.nlm.nih.gov/pubmed/19319978&lt;/url&gt;&lt;/related-urls&gt;&lt;/urls&gt;&lt;electronic-resource-num&gt;10.1002/humu.21025&lt;/electronic-resource-num&gt;&lt;/record&gt;&lt;/Cite&gt;&lt;/EndNote&gt;</w:instrText>
            </w:r>
            <w:r>
              <w:fldChar w:fldCharType="separate"/>
            </w:r>
            <w:r w:rsidR="00881FBB">
              <w:rPr>
                <w:noProof/>
              </w:rPr>
              <w:t>(3)</w:t>
            </w:r>
            <w:r>
              <w:fldChar w:fldCharType="end"/>
            </w:r>
          </w:p>
        </w:tc>
      </w:tr>
      <w:tr w:rsidR="007C19A3" w:rsidRPr="008809CB" w14:paraId="21525391" w14:textId="77777777" w:rsidTr="00017D17">
        <w:trPr>
          <w:trHeight w:val="280"/>
        </w:trPr>
        <w:tc>
          <w:tcPr>
            <w:tcW w:w="1236" w:type="dxa"/>
            <w:noWrap/>
            <w:hideMark/>
          </w:tcPr>
          <w:p w14:paraId="1DD96D66" w14:textId="77777777" w:rsidR="00B41446" w:rsidRPr="008809CB" w:rsidRDefault="00B41446" w:rsidP="00B41446">
            <w:r w:rsidRPr="008809CB">
              <w:rPr>
                <w:rFonts w:hint="eastAsia"/>
              </w:rPr>
              <w:t>887</w:t>
            </w:r>
          </w:p>
        </w:tc>
        <w:tc>
          <w:tcPr>
            <w:tcW w:w="1108" w:type="dxa"/>
            <w:noWrap/>
            <w:hideMark/>
          </w:tcPr>
          <w:p w14:paraId="3946947B" w14:textId="77777777" w:rsidR="00B41446" w:rsidRPr="008809CB" w:rsidRDefault="00B41446" w:rsidP="00B41446">
            <w:r w:rsidRPr="008809CB">
              <w:rPr>
                <w:rFonts w:hint="eastAsia"/>
              </w:rPr>
              <w:t>L → P</w:t>
            </w:r>
          </w:p>
        </w:tc>
        <w:tc>
          <w:tcPr>
            <w:tcW w:w="1325" w:type="dxa"/>
            <w:noWrap/>
            <w:hideMark/>
          </w:tcPr>
          <w:p w14:paraId="63BB15E3" w14:textId="0CBCD8B2" w:rsidR="00B41446" w:rsidRPr="008809CB" w:rsidRDefault="00F1378B" w:rsidP="00B41446">
            <w:r>
              <w:t>E</w:t>
            </w:r>
            <w:r w:rsidRPr="008809CB">
              <w:rPr>
                <w:rFonts w:hint="eastAsia"/>
              </w:rPr>
              <w:t>MB</w:t>
            </w:r>
          </w:p>
        </w:tc>
        <w:tc>
          <w:tcPr>
            <w:tcW w:w="3514" w:type="dxa"/>
            <w:noWrap/>
            <w:hideMark/>
          </w:tcPr>
          <w:p w14:paraId="1B439230" w14:textId="77777777" w:rsidR="00B41446" w:rsidRPr="008809CB" w:rsidRDefault="00B41446" w:rsidP="00B41446"/>
        </w:tc>
        <w:tc>
          <w:tcPr>
            <w:tcW w:w="1113" w:type="dxa"/>
          </w:tcPr>
          <w:p w14:paraId="0A4C046C" w14:textId="77777777" w:rsidR="00B41446" w:rsidRPr="0000038D" w:rsidRDefault="00B41446" w:rsidP="00B41446">
            <w:r>
              <w:fldChar w:fldCharType="begin"/>
            </w:r>
            <w:r w:rsidR="00881FBB">
              <w:instrText xml:space="preserve"> ADDIN EN.CITE &lt;EndNote&gt;&lt;Cite&gt;&lt;Author&gt;Ferre&lt;/Author&gt;&lt;Year&gt;2009&lt;/Year&gt;&lt;RecNum&gt;7&lt;/RecNum&gt;&lt;DisplayText&gt;(3)&lt;/DisplayText&gt;&lt;record&gt;&lt;rec-number&gt;7&lt;/rec-number&gt;&lt;foreign-keys&gt;&lt;key app="EN" db-id="02vp552zxs0sscevpd8p0ewf2d2vsvszvas9" timestamp="1555042893"&gt;7&lt;/key&gt;&lt;/foreign-keys&gt;&lt;ref-type name="Journal Article"&gt;17&lt;/ref-type&gt;&lt;contributors&gt;&lt;authors&gt;&lt;author&gt;Ferre, M.&lt;/author&gt;&lt;author&gt;Bonneau, D.&lt;/author&gt;&lt;author&gt;Milea, D.&lt;/author&gt;&lt;author&gt;Chevrollier, A.&lt;/author&gt;&lt;author&gt;Verny, C.&lt;/author&gt;&lt;author&gt;Dollfus, H.&lt;/author&gt;&lt;author&gt;Ayuso, C.&lt;/author&gt;&lt;author&gt;Defoort, S.&lt;/author&gt;&lt;author&gt;Vignal, C.&lt;/author&gt;&lt;author&gt;Zanlonghi, X.&lt;/author&gt;&lt;author&gt;Charlin, J. F.&lt;/author&gt;&lt;author&gt;Kaplan, J.&lt;/author&gt;&lt;author&gt;Odent, S.&lt;/author&gt;&lt;author&gt;Hamel, C. P.&lt;/author&gt;&lt;author&gt;Procaccio, V.&lt;/author&gt;&lt;author&gt;Reynier, P.&lt;/author&gt;&lt;author&gt;Amati-Bonneau, P.&lt;/author&gt;&lt;/authors&gt;&lt;/contributors&gt;&lt;auth-address&gt;INSERM, U694, Angers, F-49000, France. MaFerre@chu-angers.fr&lt;/auth-address&gt;&lt;titles&gt;&lt;title&gt;Molecular screening of 980 cases of suspected hereditary optic neuropathy with a report on 77 novel OPA1 mutations&lt;/title&gt;&lt;secondary-title&gt;Hum Mutat&lt;/secondary-title&gt;&lt;/titles&gt;&lt;periodical&gt;&lt;full-title&gt;Hum Mutat&lt;/full-title&gt;&lt;/periodical&gt;&lt;pages&gt;E692-705&lt;/pages&gt;&lt;volume&gt;30&lt;/volume&gt;&lt;number&gt;7&lt;/number&gt;&lt;keywords&gt;&lt;keyword&gt;DNA, Mitochondrial&lt;/keyword&gt;&lt;keyword&gt;GTP Phosphohydrolases/*genetics&lt;/keyword&gt;&lt;keyword&gt;Genetic Testing&lt;/keyword&gt;&lt;keyword&gt;Humans&lt;/keyword&gt;&lt;keyword&gt;*Mutation&lt;/keyword&gt;&lt;keyword&gt;Optic Atrophies, Hereditary/*genetics&lt;/keyword&gt;&lt;keyword&gt;Optic Atrophy, Autosomal Dominant/genetics&lt;/keyword&gt;&lt;keyword&gt;Optic Atrophy, Hereditary, Leber/genetics&lt;/keyword&gt;&lt;keyword&gt;Proteins/*genetics&lt;/keyword&gt;&lt;/keywords&gt;&lt;dates&gt;&lt;year&gt;2009&lt;/year&gt;&lt;pub-dates&gt;&lt;date&gt;Jul&lt;/date&gt;&lt;/pub-dates&gt;&lt;/dates&gt;&lt;isbn&gt;1098-1004 (Electronic)&amp;#xD;1059-7794 (Linking)&lt;/isbn&gt;&lt;accession-num&gt;19319978&lt;/accession-num&gt;&lt;urls&gt;&lt;related-urls&gt;&lt;url&gt;http://www.ncbi.nlm.nih.gov/pubmed/19319978&lt;/url&gt;&lt;/related-urls&gt;&lt;/urls&gt;&lt;electronic-resource-num&gt;10.1002/humu.21025&lt;/electronic-resource-num&gt;&lt;/record&gt;&lt;/Cite&gt;&lt;/EndNote&gt;</w:instrText>
            </w:r>
            <w:r>
              <w:fldChar w:fldCharType="separate"/>
            </w:r>
            <w:r w:rsidR="00881FBB">
              <w:rPr>
                <w:noProof/>
              </w:rPr>
              <w:t>(3)</w:t>
            </w:r>
            <w:r>
              <w:fldChar w:fldCharType="end"/>
            </w:r>
          </w:p>
        </w:tc>
      </w:tr>
      <w:tr w:rsidR="007C19A3" w:rsidRPr="008809CB" w14:paraId="280A93A1" w14:textId="77777777" w:rsidTr="00017D17">
        <w:trPr>
          <w:trHeight w:val="280"/>
        </w:trPr>
        <w:tc>
          <w:tcPr>
            <w:tcW w:w="1236" w:type="dxa"/>
            <w:noWrap/>
            <w:hideMark/>
          </w:tcPr>
          <w:p w14:paraId="6E5C9B38" w14:textId="77777777" w:rsidR="00B41446" w:rsidRPr="008809CB" w:rsidRDefault="00B41446" w:rsidP="00B41446">
            <w:r w:rsidRPr="008809CB">
              <w:rPr>
                <w:rFonts w:hint="eastAsia"/>
              </w:rPr>
              <w:t>910</w:t>
            </w:r>
          </w:p>
        </w:tc>
        <w:tc>
          <w:tcPr>
            <w:tcW w:w="1108" w:type="dxa"/>
            <w:noWrap/>
            <w:hideMark/>
          </w:tcPr>
          <w:p w14:paraId="71BBA05D" w14:textId="77777777" w:rsidR="00B41446" w:rsidRPr="008809CB" w:rsidRDefault="00B41446" w:rsidP="00B41446">
            <w:r w:rsidRPr="008809CB">
              <w:rPr>
                <w:rFonts w:hint="eastAsia"/>
              </w:rPr>
              <w:t>Missing</w:t>
            </w:r>
          </w:p>
        </w:tc>
        <w:tc>
          <w:tcPr>
            <w:tcW w:w="1325" w:type="dxa"/>
            <w:noWrap/>
            <w:hideMark/>
          </w:tcPr>
          <w:p w14:paraId="4603F4B7" w14:textId="6446AFC8" w:rsidR="00B41446" w:rsidRPr="008809CB" w:rsidRDefault="00F1378B" w:rsidP="00B41446">
            <w:r>
              <w:t>E</w:t>
            </w:r>
            <w:r w:rsidRPr="008809CB">
              <w:rPr>
                <w:rFonts w:hint="eastAsia"/>
              </w:rPr>
              <w:t>MB</w:t>
            </w:r>
          </w:p>
        </w:tc>
        <w:tc>
          <w:tcPr>
            <w:tcW w:w="3514" w:type="dxa"/>
            <w:noWrap/>
            <w:hideMark/>
          </w:tcPr>
          <w:p w14:paraId="20CFDDBC" w14:textId="77777777" w:rsidR="00B41446" w:rsidRPr="008809CB" w:rsidRDefault="00B41446" w:rsidP="00B41446"/>
        </w:tc>
        <w:tc>
          <w:tcPr>
            <w:tcW w:w="1113" w:type="dxa"/>
          </w:tcPr>
          <w:p w14:paraId="617A3330" w14:textId="77777777" w:rsidR="00B41446" w:rsidRPr="0000038D" w:rsidRDefault="00B41446" w:rsidP="00B41446">
            <w:r>
              <w:fldChar w:fldCharType="begin">
                <w:fldData xml:space="preserve">PEVuZE5vdGU+PENpdGU+PEF1dGhvcj5BbG1pbmQ8L0F1dGhvcj48WWVhcj4yMDEyPC9ZZWFyPjxS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==
</w:fldData>
              </w:fldChar>
            </w:r>
            <w:r w:rsidR="00317612">
              <w:instrText xml:space="preserve"> ADDIN EN.CITE </w:instrText>
            </w:r>
            <w:r w:rsidR="00317612">
              <w:fldChar w:fldCharType="begin">
                <w:fldData xml:space="preserve">PEVuZE5vdGU+PENpdGU+PEF1dGhvcj5BbG1pbmQ8L0F1dGhvcj48WWVhcj4yMDEyPC9ZZWFyPjxS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==
</w:fldData>
              </w:fldChar>
            </w:r>
            <w:r w:rsidR="00317612">
              <w:instrText xml:space="preserve"> ADDIN EN.CITE.DATA </w:instrText>
            </w:r>
            <w:r w:rsidR="00317612">
              <w:fldChar w:fldCharType="end"/>
            </w:r>
            <w:r>
              <w:fldChar w:fldCharType="separate"/>
            </w:r>
            <w:r w:rsidR="00317612">
              <w:rPr>
                <w:noProof/>
              </w:rPr>
              <w:t>(21)</w:t>
            </w:r>
            <w:r>
              <w:fldChar w:fldCharType="end"/>
            </w:r>
          </w:p>
        </w:tc>
      </w:tr>
      <w:tr w:rsidR="007C19A3" w:rsidRPr="008809CB" w14:paraId="660D8F75" w14:textId="77777777" w:rsidTr="00017D17">
        <w:trPr>
          <w:trHeight w:val="280"/>
        </w:trPr>
        <w:tc>
          <w:tcPr>
            <w:tcW w:w="1236" w:type="dxa"/>
            <w:noWrap/>
            <w:hideMark/>
          </w:tcPr>
          <w:p w14:paraId="38CE3D23" w14:textId="77777777" w:rsidR="00B41446" w:rsidRPr="008809CB" w:rsidRDefault="00B41446" w:rsidP="00B41446">
            <w:r w:rsidRPr="008809CB">
              <w:rPr>
                <w:rFonts w:hint="eastAsia"/>
              </w:rPr>
              <w:t>932</w:t>
            </w:r>
          </w:p>
        </w:tc>
        <w:tc>
          <w:tcPr>
            <w:tcW w:w="1108" w:type="dxa"/>
            <w:noWrap/>
            <w:hideMark/>
          </w:tcPr>
          <w:p w14:paraId="5B0C43A7" w14:textId="77777777" w:rsidR="00B41446" w:rsidRPr="008809CB" w:rsidRDefault="00B41446" w:rsidP="00B41446">
            <w:r w:rsidRPr="008809CB">
              <w:rPr>
                <w:rFonts w:hint="eastAsia"/>
              </w:rPr>
              <w:t>R → C</w:t>
            </w:r>
          </w:p>
        </w:tc>
        <w:tc>
          <w:tcPr>
            <w:tcW w:w="1325" w:type="dxa"/>
            <w:noWrap/>
            <w:hideMark/>
          </w:tcPr>
          <w:p w14:paraId="008C32A4" w14:textId="556C12AE" w:rsidR="00B41446" w:rsidRPr="008809CB" w:rsidRDefault="00F1378B" w:rsidP="00B41446">
            <w:r>
              <w:t>E</w:t>
            </w:r>
            <w:r w:rsidRPr="008809CB">
              <w:rPr>
                <w:rFonts w:hint="eastAsia"/>
              </w:rPr>
              <w:t>MB</w:t>
            </w:r>
          </w:p>
        </w:tc>
        <w:tc>
          <w:tcPr>
            <w:tcW w:w="3514" w:type="dxa"/>
            <w:noWrap/>
            <w:hideMark/>
          </w:tcPr>
          <w:p w14:paraId="1D7F704F" w14:textId="77777777" w:rsidR="00B41446" w:rsidRPr="008809CB" w:rsidRDefault="00B41446" w:rsidP="00B41446"/>
        </w:tc>
        <w:tc>
          <w:tcPr>
            <w:tcW w:w="1113" w:type="dxa"/>
          </w:tcPr>
          <w:p w14:paraId="3D04390D" w14:textId="77777777" w:rsidR="00B41446" w:rsidRPr="0000038D" w:rsidRDefault="00B41446" w:rsidP="00B41446">
            <w:r>
              <w:fldChar w:fldCharType="begin">
                <w:fldData xml:space="preserve">PEVuZE5vdGU+PENpdGU+PEF1dGhvcj5GZXJyZTwvQXV0aG9yPjxZZWFyPjIwMDk8L1llYXI+PFJl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=
</w:fldData>
              </w:fldChar>
            </w:r>
            <w:r w:rsidR="00317612">
              <w:instrText xml:space="preserve"> ADDIN EN.CITE </w:instrText>
            </w:r>
            <w:r w:rsidR="00317612">
              <w:fldChar w:fldCharType="begin">
                <w:fldData xml:space="preserve">PEVuZE5vdGU+PENpdGU+PEF1dGhvcj5GZXJyZTwvQXV0aG9yPjxZZWFyPjIwMDk8L1llYXI+PFJl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=
</w:fldData>
              </w:fldChar>
            </w:r>
            <w:r w:rsidR="00317612">
              <w:instrText xml:space="preserve"> ADDIN EN.CITE.DATA </w:instrText>
            </w:r>
            <w:r w:rsidR="00317612">
              <w:fldChar w:fldCharType="end"/>
            </w:r>
            <w:r>
              <w:fldChar w:fldCharType="separate"/>
            </w:r>
            <w:r w:rsidR="00317612">
              <w:rPr>
                <w:noProof/>
              </w:rPr>
              <w:t>(3, 25)</w:t>
            </w:r>
            <w:r>
              <w:fldChar w:fldCharType="end"/>
            </w:r>
          </w:p>
        </w:tc>
      </w:tr>
      <w:tr w:rsidR="007C19A3" w:rsidRPr="008809CB" w14:paraId="7FF60D69" w14:textId="77777777" w:rsidTr="00017D17">
        <w:trPr>
          <w:trHeight w:val="280"/>
        </w:trPr>
        <w:tc>
          <w:tcPr>
            <w:tcW w:w="1236" w:type="dxa"/>
            <w:noWrap/>
            <w:hideMark/>
          </w:tcPr>
          <w:p w14:paraId="31457B08" w14:textId="77777777" w:rsidR="00B41446" w:rsidRPr="008809CB" w:rsidRDefault="00B41446" w:rsidP="00B41446">
            <w:r w:rsidRPr="008809CB">
              <w:rPr>
                <w:rFonts w:hint="eastAsia"/>
              </w:rPr>
              <w:t>939</w:t>
            </w:r>
          </w:p>
        </w:tc>
        <w:tc>
          <w:tcPr>
            <w:tcW w:w="1108" w:type="dxa"/>
            <w:noWrap/>
            <w:hideMark/>
          </w:tcPr>
          <w:p w14:paraId="518DC197" w14:textId="77777777" w:rsidR="00B41446" w:rsidRPr="008809CB" w:rsidRDefault="00B41446" w:rsidP="00B41446">
            <w:r w:rsidRPr="008809CB">
              <w:rPr>
                <w:rFonts w:hint="eastAsia"/>
              </w:rPr>
              <w:t>L → P</w:t>
            </w:r>
          </w:p>
        </w:tc>
        <w:tc>
          <w:tcPr>
            <w:tcW w:w="1325" w:type="dxa"/>
            <w:noWrap/>
            <w:hideMark/>
          </w:tcPr>
          <w:p w14:paraId="464895F9" w14:textId="0AA16716" w:rsidR="00B41446" w:rsidRPr="008809CB" w:rsidRDefault="00F1378B" w:rsidP="00B41446">
            <w:r>
              <w:t>E</w:t>
            </w:r>
            <w:r w:rsidRPr="008809CB">
              <w:rPr>
                <w:rFonts w:hint="eastAsia"/>
              </w:rPr>
              <w:t>MB</w:t>
            </w:r>
          </w:p>
        </w:tc>
        <w:tc>
          <w:tcPr>
            <w:tcW w:w="3514" w:type="dxa"/>
            <w:noWrap/>
            <w:hideMark/>
          </w:tcPr>
          <w:p w14:paraId="69AE3C4F" w14:textId="77777777" w:rsidR="00B41446" w:rsidRPr="008809CB" w:rsidRDefault="00B41446" w:rsidP="00B41446">
            <w:r w:rsidRPr="008809CB">
              <w:rPr>
                <w:rFonts w:hint="eastAsia"/>
              </w:rPr>
              <w:t xml:space="preserve">Impairs protein folding; loss of function in promoting mitochondrial fusion. </w:t>
            </w:r>
          </w:p>
        </w:tc>
        <w:tc>
          <w:tcPr>
            <w:tcW w:w="1113" w:type="dxa"/>
          </w:tcPr>
          <w:p w14:paraId="5C4C8E25" w14:textId="77777777" w:rsidR="00B41446" w:rsidRDefault="00B41446" w:rsidP="00B41446">
            <w:r>
              <w:fldChar w:fldCharType="begin">
                <w:fldData xml:space="preserve">PEVuZE5vdGU+PENpdGU+PEF1dGhvcj5EZWxldHRyZTwvQXV0aG9yPjxZZWFyPjIwMDE8L1llYXI+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</w:fldData>
              </w:fldChar>
            </w:r>
            <w:r w:rsidR="009A6C2C">
              <w:instrText xml:space="preserve"> ADDIN EN.CITE </w:instrText>
            </w:r>
            <w:r w:rsidR="009A6C2C">
              <w:fldChar w:fldCharType="begin">
                <w:fldData xml:space="preserve">PEVuZE5vdGU+PENpdGU+PEF1dGhvcj5EZWxldHRyZTwvQXV0aG9yPjxZZWFyPjIwMDE8L1llYXI+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</w:fldData>
              </w:fldChar>
            </w:r>
            <w:r w:rsidR="009A6C2C">
              <w:instrText xml:space="preserve"> ADDIN EN.CITE.DATA </w:instrText>
            </w:r>
            <w:r w:rsidR="009A6C2C">
              <w:fldChar w:fldCharType="end"/>
            </w:r>
            <w:r>
              <w:fldChar w:fldCharType="separate"/>
            </w:r>
            <w:r w:rsidR="009A6C2C">
              <w:rPr>
                <w:noProof/>
              </w:rPr>
              <w:t>(6, 10)</w:t>
            </w:r>
            <w:r>
              <w:fldChar w:fldCharType="end"/>
            </w:r>
          </w:p>
        </w:tc>
      </w:tr>
      <w:tr w:rsidR="007C19A3" w:rsidRPr="008809CB" w14:paraId="4D08B7A8" w14:textId="77777777" w:rsidTr="00017D17">
        <w:trPr>
          <w:trHeight w:val="280"/>
        </w:trPr>
        <w:tc>
          <w:tcPr>
            <w:tcW w:w="1236" w:type="dxa"/>
            <w:noWrap/>
            <w:hideMark/>
          </w:tcPr>
          <w:p w14:paraId="1D6D6B89" w14:textId="77777777" w:rsidR="00B41446" w:rsidRPr="008809CB" w:rsidRDefault="00B41446" w:rsidP="00B41446">
            <w:r w:rsidRPr="008809CB">
              <w:rPr>
                <w:rFonts w:hint="eastAsia"/>
              </w:rPr>
              <w:t>949</w:t>
            </w:r>
          </w:p>
        </w:tc>
        <w:tc>
          <w:tcPr>
            <w:tcW w:w="1108" w:type="dxa"/>
            <w:noWrap/>
            <w:hideMark/>
          </w:tcPr>
          <w:p w14:paraId="09C319F3" w14:textId="77777777" w:rsidR="00B41446" w:rsidRPr="008809CB" w:rsidRDefault="00B41446" w:rsidP="00B41446">
            <w:r w:rsidRPr="008809CB">
              <w:rPr>
                <w:rFonts w:hint="eastAsia"/>
              </w:rPr>
              <w:t>L → P</w:t>
            </w:r>
          </w:p>
        </w:tc>
        <w:tc>
          <w:tcPr>
            <w:tcW w:w="1325" w:type="dxa"/>
            <w:noWrap/>
            <w:hideMark/>
          </w:tcPr>
          <w:p w14:paraId="1CC73514" w14:textId="295C9CFA" w:rsidR="00B41446" w:rsidRPr="008809CB" w:rsidRDefault="00F1378B" w:rsidP="00B41446">
            <w:r>
              <w:t>E</w:t>
            </w:r>
            <w:r w:rsidRPr="008809CB">
              <w:rPr>
                <w:rFonts w:hint="eastAsia"/>
              </w:rPr>
              <w:t>MB</w:t>
            </w:r>
          </w:p>
        </w:tc>
        <w:tc>
          <w:tcPr>
            <w:tcW w:w="3514" w:type="dxa"/>
            <w:noWrap/>
            <w:hideMark/>
          </w:tcPr>
          <w:p w14:paraId="214C03C7" w14:textId="77777777" w:rsidR="00B41446" w:rsidRPr="008809CB" w:rsidRDefault="00B41446" w:rsidP="00B41446"/>
        </w:tc>
        <w:tc>
          <w:tcPr>
            <w:tcW w:w="1113" w:type="dxa"/>
          </w:tcPr>
          <w:p w14:paraId="7C39B604" w14:textId="77777777" w:rsidR="00B41446" w:rsidRPr="0000038D" w:rsidRDefault="00B41446" w:rsidP="00B41446">
            <w:r>
              <w:fldChar w:fldCharType="begin">
                <w:fldData xml:space="preserve">PEVuZE5vdGU+PENpdGU+PEF1dGhvcj5GZXJyZTwvQXV0aG9yPjxZZWFyPjIwMDk8L1llYXI+PFJl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</w:fldData>
              </w:fldChar>
            </w:r>
            <w:r w:rsidR="00317612">
              <w:instrText xml:space="preserve"> ADDIN EN.CITE </w:instrText>
            </w:r>
            <w:r w:rsidR="00317612">
              <w:fldChar w:fldCharType="begin">
                <w:fldData xml:space="preserve">PEVuZE5vdGU+PENpdGU+PEF1dGhvcj5GZXJyZTwvQXV0aG9yPjxZZWFyPjIwMDk8L1llYXI+PFJl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</w:fldData>
              </w:fldChar>
            </w:r>
            <w:r w:rsidR="00317612">
              <w:instrText xml:space="preserve"> ADDIN EN.CITE.DATA </w:instrText>
            </w:r>
            <w:r w:rsidR="00317612">
              <w:fldChar w:fldCharType="end"/>
            </w:r>
            <w:r>
              <w:fldChar w:fldCharType="separate"/>
            </w:r>
            <w:r w:rsidR="00317612">
              <w:rPr>
                <w:noProof/>
              </w:rPr>
              <w:t>(3, 18)</w:t>
            </w:r>
            <w:r>
              <w:fldChar w:fldCharType="end"/>
            </w:r>
          </w:p>
        </w:tc>
      </w:tr>
      <w:tr w:rsidR="00B41446" w:rsidRPr="008809CB" w14:paraId="0F9EA7A7" w14:textId="77777777" w:rsidTr="00881FBB">
        <w:trPr>
          <w:trHeight w:val="280"/>
        </w:trPr>
        <w:tc>
          <w:tcPr>
            <w:tcW w:w="8296" w:type="dxa"/>
            <w:gridSpan w:val="5"/>
            <w:noWrap/>
          </w:tcPr>
          <w:p w14:paraId="627A79C7" w14:textId="77777777" w:rsidR="00B41446" w:rsidRPr="008809CB" w:rsidRDefault="00B41446" w:rsidP="00B41446">
            <w:pPr>
              <w:rPr>
                <w:b/>
                <w:sz w:val="28"/>
                <w:szCs w:val="28"/>
              </w:rPr>
            </w:pPr>
            <w:r w:rsidRPr="00017D17">
              <w:rPr>
                <w:b/>
                <w:sz w:val="24"/>
                <w:szCs w:val="28"/>
              </w:rPr>
              <w:t>Dominant optic atrophy plus syndrome (DOA+)</w:t>
            </w:r>
          </w:p>
        </w:tc>
      </w:tr>
      <w:tr w:rsidR="007C19A3" w:rsidRPr="008809CB" w14:paraId="37F3B201" w14:textId="77777777" w:rsidTr="00017D17">
        <w:trPr>
          <w:trHeight w:val="280"/>
        </w:trPr>
        <w:tc>
          <w:tcPr>
            <w:tcW w:w="1236" w:type="dxa"/>
            <w:noWrap/>
            <w:hideMark/>
          </w:tcPr>
          <w:p w14:paraId="54927BC5" w14:textId="77777777" w:rsidR="00B41446" w:rsidRPr="008809CB" w:rsidRDefault="00B41446" w:rsidP="00B41446">
            <w:r w:rsidRPr="008809CB">
              <w:rPr>
                <w:rFonts w:hint="eastAsia"/>
              </w:rPr>
              <w:t>357</w:t>
            </w:r>
          </w:p>
        </w:tc>
        <w:tc>
          <w:tcPr>
            <w:tcW w:w="1108" w:type="dxa"/>
            <w:noWrap/>
            <w:hideMark/>
          </w:tcPr>
          <w:p w14:paraId="12A3270F" w14:textId="77777777" w:rsidR="00B41446" w:rsidRPr="008809CB" w:rsidRDefault="00B41446" w:rsidP="00B41446">
            <w:r w:rsidRPr="008809CB">
              <w:rPr>
                <w:rFonts w:hint="eastAsia"/>
              </w:rPr>
              <w:t>A → T</w:t>
            </w:r>
          </w:p>
        </w:tc>
        <w:tc>
          <w:tcPr>
            <w:tcW w:w="1325" w:type="dxa"/>
            <w:noWrap/>
            <w:hideMark/>
          </w:tcPr>
          <w:p w14:paraId="181E32E8" w14:textId="77777777" w:rsidR="00B41446" w:rsidRPr="008809CB" w:rsidRDefault="00B41446" w:rsidP="00B41446">
            <w:r w:rsidRPr="008809CB">
              <w:rPr>
                <w:rFonts w:hint="eastAsia"/>
              </w:rPr>
              <w:t>G domain</w:t>
            </w:r>
          </w:p>
        </w:tc>
        <w:tc>
          <w:tcPr>
            <w:tcW w:w="3514" w:type="dxa"/>
            <w:noWrap/>
            <w:hideMark/>
          </w:tcPr>
          <w:p w14:paraId="5993BA8F" w14:textId="77777777" w:rsidR="00B41446" w:rsidRPr="008809CB" w:rsidRDefault="00B41446" w:rsidP="00B41446">
            <w:r>
              <w:t>In</w:t>
            </w:r>
            <w:r w:rsidRPr="008809CB">
              <w:rPr>
                <w:rFonts w:hint="eastAsia"/>
              </w:rPr>
              <w:t xml:space="preserve"> DOA+ and OPA1.</w:t>
            </w:r>
          </w:p>
        </w:tc>
        <w:tc>
          <w:tcPr>
            <w:tcW w:w="1113" w:type="dxa"/>
          </w:tcPr>
          <w:p w14:paraId="1368D658" w14:textId="77777777" w:rsidR="00B41446" w:rsidRPr="008809CB" w:rsidRDefault="00280D51" w:rsidP="00B41446">
            <w:r>
              <w:fldChar w:fldCharType="begin">
                <w:fldData xml:space="preserve">PEVuZE5vdGU+PENpdGU+PEF1dGhvcj5BbWF0aS1Cb25uZWF1PC9BdXRob3I+PFllYXI+MjAwODwv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BbWF0aS1Cb25uZWF1PC9BdXRob3I+PFllYXI+MjAwODwv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3, 13)</w:t>
            </w:r>
            <w:r>
              <w:fldChar w:fldCharType="end"/>
            </w:r>
          </w:p>
        </w:tc>
      </w:tr>
      <w:tr w:rsidR="007C19A3" w:rsidRPr="008809CB" w14:paraId="12606AD7" w14:textId="77777777" w:rsidTr="00017D17">
        <w:trPr>
          <w:trHeight w:val="280"/>
        </w:trPr>
        <w:tc>
          <w:tcPr>
            <w:tcW w:w="1236" w:type="dxa"/>
            <w:noWrap/>
            <w:hideMark/>
          </w:tcPr>
          <w:p w14:paraId="1B00A782" w14:textId="77777777" w:rsidR="00B41446" w:rsidRPr="008809CB" w:rsidRDefault="00B41446" w:rsidP="00B41446">
            <w:r w:rsidRPr="008809CB">
              <w:rPr>
                <w:rFonts w:hint="eastAsia"/>
              </w:rPr>
              <w:t>439</w:t>
            </w:r>
          </w:p>
        </w:tc>
        <w:tc>
          <w:tcPr>
            <w:tcW w:w="1108" w:type="dxa"/>
            <w:noWrap/>
            <w:hideMark/>
          </w:tcPr>
          <w:p w14:paraId="0326E339" w14:textId="77777777" w:rsidR="00B41446" w:rsidRPr="008809CB" w:rsidRDefault="00B41446" w:rsidP="00B41446">
            <w:r w:rsidRPr="008809CB">
              <w:rPr>
                <w:rFonts w:hint="eastAsia"/>
              </w:rPr>
              <w:t>G → V</w:t>
            </w:r>
          </w:p>
        </w:tc>
        <w:tc>
          <w:tcPr>
            <w:tcW w:w="1325" w:type="dxa"/>
            <w:noWrap/>
            <w:hideMark/>
          </w:tcPr>
          <w:p w14:paraId="05E7AFA4" w14:textId="77777777" w:rsidR="00B41446" w:rsidRPr="008809CB" w:rsidRDefault="00B41446" w:rsidP="00B41446">
            <w:r w:rsidRPr="008809CB">
              <w:rPr>
                <w:rFonts w:hint="eastAsia"/>
              </w:rPr>
              <w:t>G domain</w:t>
            </w:r>
          </w:p>
        </w:tc>
        <w:tc>
          <w:tcPr>
            <w:tcW w:w="3514" w:type="dxa"/>
            <w:noWrap/>
            <w:hideMark/>
          </w:tcPr>
          <w:p w14:paraId="2449E752" w14:textId="77777777" w:rsidR="00B41446" w:rsidRPr="008809CB" w:rsidRDefault="00B41446" w:rsidP="00B41446">
            <w:r>
              <w:t>In</w:t>
            </w:r>
            <w:r w:rsidRPr="008809CB">
              <w:rPr>
                <w:rFonts w:hint="eastAsia"/>
              </w:rPr>
              <w:t xml:space="preserve"> DOA+ and OPA1; decreased GTPase activity; loss of function in </w:t>
            </w:r>
            <w:r w:rsidRPr="008809CB">
              <w:rPr>
                <w:rFonts w:hint="eastAsia"/>
              </w:rPr>
              <w:lastRenderedPageBreak/>
              <w:t>promoting mitochondrial fusion</w:t>
            </w:r>
          </w:p>
        </w:tc>
        <w:tc>
          <w:tcPr>
            <w:tcW w:w="1113" w:type="dxa"/>
          </w:tcPr>
          <w:p w14:paraId="423BFCDC" w14:textId="77777777" w:rsidR="00B41446" w:rsidRPr="008809CB" w:rsidRDefault="00FC758D" w:rsidP="00B41446">
            <w:r>
              <w:lastRenderedPageBreak/>
              <w:fldChar w:fldCharType="begin">
                <w:fldData xml:space="preserve">PEVuZE5vdGU+PENpdGU+PEF1dGhvcj5BbWF0aS1Cb25uZWF1PC9BdXRob3I+PFllYXI+MjAwODwv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BbWF0aS1Cb25uZWF1PC9BdXRob3I+PFllYXI+MjAwODwv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10, 13, 17)</w:t>
            </w:r>
            <w:r>
              <w:fldChar w:fldCharType="end"/>
            </w:r>
          </w:p>
        </w:tc>
      </w:tr>
      <w:tr w:rsidR="007C19A3" w:rsidRPr="008809CB" w14:paraId="1F2B79CA" w14:textId="77777777" w:rsidTr="00017D17">
        <w:trPr>
          <w:trHeight w:val="280"/>
        </w:trPr>
        <w:tc>
          <w:tcPr>
            <w:tcW w:w="1236" w:type="dxa"/>
            <w:noWrap/>
            <w:hideMark/>
          </w:tcPr>
          <w:p w14:paraId="17EF6CE9" w14:textId="77777777" w:rsidR="00B41446" w:rsidRPr="008809CB" w:rsidRDefault="00B41446" w:rsidP="00B41446">
            <w:r w:rsidRPr="008809CB">
              <w:rPr>
                <w:rFonts w:hint="eastAsia"/>
              </w:rPr>
              <w:lastRenderedPageBreak/>
              <w:t>445</w:t>
            </w:r>
          </w:p>
        </w:tc>
        <w:tc>
          <w:tcPr>
            <w:tcW w:w="1108" w:type="dxa"/>
            <w:noWrap/>
            <w:hideMark/>
          </w:tcPr>
          <w:p w14:paraId="5731DFF7" w14:textId="77777777" w:rsidR="00B41446" w:rsidRPr="008809CB" w:rsidRDefault="00B41446" w:rsidP="00B41446">
            <w:r w:rsidRPr="008809CB">
              <w:rPr>
                <w:rFonts w:hint="eastAsia"/>
              </w:rPr>
              <w:t>R → H</w:t>
            </w:r>
          </w:p>
        </w:tc>
        <w:tc>
          <w:tcPr>
            <w:tcW w:w="1325" w:type="dxa"/>
            <w:noWrap/>
            <w:hideMark/>
          </w:tcPr>
          <w:p w14:paraId="2F69DED9" w14:textId="77777777" w:rsidR="00B41446" w:rsidRPr="008809CB" w:rsidRDefault="00B41446" w:rsidP="00B41446">
            <w:r w:rsidRPr="008809CB">
              <w:rPr>
                <w:rFonts w:hint="eastAsia"/>
              </w:rPr>
              <w:t>G domain</w:t>
            </w:r>
          </w:p>
        </w:tc>
        <w:tc>
          <w:tcPr>
            <w:tcW w:w="3514" w:type="dxa"/>
            <w:noWrap/>
            <w:hideMark/>
          </w:tcPr>
          <w:p w14:paraId="0B96F5B0" w14:textId="77777777" w:rsidR="00B41446" w:rsidRPr="008809CB" w:rsidRDefault="003515E9" w:rsidP="00B41446">
            <w:r>
              <w:t>I</w:t>
            </w:r>
            <w:r w:rsidR="00B41446" w:rsidRPr="008809CB">
              <w:rPr>
                <w:rFonts w:hint="eastAsia"/>
              </w:rPr>
              <w:t>n DOA+ and OPA1; decreased GTPase activity; loss of function in promoting mitochondrial fusion</w:t>
            </w:r>
          </w:p>
        </w:tc>
        <w:tc>
          <w:tcPr>
            <w:tcW w:w="1113" w:type="dxa"/>
          </w:tcPr>
          <w:p w14:paraId="395C2606" w14:textId="77777777" w:rsidR="00B41446" w:rsidRPr="008809CB" w:rsidRDefault="00FC758D" w:rsidP="00B41446">
            <w:r>
              <w:fldChar w:fldCharType="begin">
                <w:fldData xml:space="preserve">PEVuZE5vdGU+PENpdGU+PEF1dGhvcj5CYW48L0F1dGhvcj48WWVhcj4yMDEwPC9ZZWFyPjxSZWNO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YW48L0F1dGhvcj48WWVhcj4yMDEwPC9ZZWFyPjxSZWNO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10, 13, 18-20)</w:t>
            </w:r>
            <w:r>
              <w:fldChar w:fldCharType="end"/>
            </w:r>
          </w:p>
        </w:tc>
      </w:tr>
      <w:tr w:rsidR="007C19A3" w:rsidRPr="008809CB" w14:paraId="0F2E4D09" w14:textId="77777777" w:rsidTr="00017D17">
        <w:trPr>
          <w:trHeight w:val="280"/>
        </w:trPr>
        <w:tc>
          <w:tcPr>
            <w:tcW w:w="1236" w:type="dxa"/>
            <w:noWrap/>
            <w:hideMark/>
          </w:tcPr>
          <w:p w14:paraId="61EC0A68" w14:textId="77777777" w:rsidR="00B41446" w:rsidRPr="008809CB" w:rsidRDefault="00B41446" w:rsidP="00B41446">
            <w:r w:rsidRPr="008809CB">
              <w:rPr>
                <w:rFonts w:hint="eastAsia"/>
              </w:rPr>
              <w:t>449</w:t>
            </w:r>
          </w:p>
        </w:tc>
        <w:tc>
          <w:tcPr>
            <w:tcW w:w="1108" w:type="dxa"/>
            <w:noWrap/>
            <w:hideMark/>
          </w:tcPr>
          <w:p w14:paraId="37581152" w14:textId="77777777" w:rsidR="00B41446" w:rsidRPr="008809CB" w:rsidRDefault="00B41446" w:rsidP="00B41446">
            <w:r w:rsidRPr="008809CB">
              <w:rPr>
                <w:rFonts w:hint="eastAsia"/>
              </w:rPr>
              <w:t>T → P</w:t>
            </w:r>
          </w:p>
        </w:tc>
        <w:tc>
          <w:tcPr>
            <w:tcW w:w="1325" w:type="dxa"/>
            <w:noWrap/>
            <w:hideMark/>
          </w:tcPr>
          <w:p w14:paraId="489D52F3" w14:textId="77777777" w:rsidR="00B41446" w:rsidRPr="008809CB" w:rsidRDefault="00B41446" w:rsidP="00B41446">
            <w:r w:rsidRPr="008809CB">
              <w:rPr>
                <w:rFonts w:hint="eastAsia"/>
              </w:rPr>
              <w:t>G domain</w:t>
            </w:r>
          </w:p>
        </w:tc>
        <w:tc>
          <w:tcPr>
            <w:tcW w:w="3514" w:type="dxa"/>
            <w:noWrap/>
            <w:hideMark/>
          </w:tcPr>
          <w:p w14:paraId="56841E26" w14:textId="77777777" w:rsidR="00B41446" w:rsidRPr="008809CB" w:rsidRDefault="00B41446" w:rsidP="00B41446"/>
        </w:tc>
        <w:tc>
          <w:tcPr>
            <w:tcW w:w="1113" w:type="dxa"/>
          </w:tcPr>
          <w:p w14:paraId="25858AE5" w14:textId="77777777" w:rsidR="00B41446" w:rsidRPr="008809CB" w:rsidRDefault="00FC758D" w:rsidP="00B41446">
            <w:r>
              <w:rPr>
                <w:noProof/>
              </w:rPr>
              <w:t>(26)</w:t>
            </w:r>
          </w:p>
        </w:tc>
      </w:tr>
      <w:tr w:rsidR="007C19A3" w:rsidRPr="008809CB" w14:paraId="2E635E3B" w14:textId="77777777" w:rsidTr="00017D17">
        <w:trPr>
          <w:trHeight w:val="280"/>
        </w:trPr>
        <w:tc>
          <w:tcPr>
            <w:tcW w:w="1236" w:type="dxa"/>
            <w:noWrap/>
            <w:hideMark/>
          </w:tcPr>
          <w:p w14:paraId="7E4DFD93" w14:textId="77777777" w:rsidR="00B41446" w:rsidRPr="008809CB" w:rsidRDefault="00B41446" w:rsidP="00B41446">
            <w:r w:rsidRPr="008809CB">
              <w:rPr>
                <w:rFonts w:hint="eastAsia"/>
              </w:rPr>
              <w:t>545</w:t>
            </w:r>
          </w:p>
        </w:tc>
        <w:tc>
          <w:tcPr>
            <w:tcW w:w="1108" w:type="dxa"/>
            <w:noWrap/>
            <w:hideMark/>
          </w:tcPr>
          <w:p w14:paraId="1105F029" w14:textId="77777777" w:rsidR="00B41446" w:rsidRPr="008809CB" w:rsidRDefault="00B41446" w:rsidP="00B41446">
            <w:r w:rsidRPr="008809CB">
              <w:rPr>
                <w:rFonts w:hint="eastAsia"/>
              </w:rPr>
              <w:t>S → R</w:t>
            </w:r>
          </w:p>
        </w:tc>
        <w:tc>
          <w:tcPr>
            <w:tcW w:w="1325" w:type="dxa"/>
            <w:noWrap/>
            <w:hideMark/>
          </w:tcPr>
          <w:p w14:paraId="2BDAFCD5" w14:textId="77777777" w:rsidR="00B41446" w:rsidRPr="008809CB" w:rsidRDefault="00B41446" w:rsidP="00B41446">
            <w:r w:rsidRPr="008809CB">
              <w:rPr>
                <w:rFonts w:hint="eastAsia"/>
              </w:rPr>
              <w:t>Middle</w:t>
            </w:r>
          </w:p>
        </w:tc>
        <w:tc>
          <w:tcPr>
            <w:tcW w:w="3514" w:type="dxa"/>
            <w:noWrap/>
            <w:hideMark/>
          </w:tcPr>
          <w:p w14:paraId="0B224A1A" w14:textId="77777777" w:rsidR="00B41446" w:rsidRPr="008809CB" w:rsidRDefault="003515E9" w:rsidP="00B41446">
            <w:r>
              <w:t>I</w:t>
            </w:r>
            <w:r w:rsidR="00B41446" w:rsidRPr="008809CB">
              <w:rPr>
                <w:rFonts w:hint="eastAsia"/>
              </w:rPr>
              <w:t xml:space="preserve">n DOA+ and OPA1; decreased GTPase activity; loss of function in promoting mitochondrial fusion. </w:t>
            </w:r>
          </w:p>
        </w:tc>
        <w:tc>
          <w:tcPr>
            <w:tcW w:w="1113" w:type="dxa"/>
          </w:tcPr>
          <w:p w14:paraId="3D818F4D" w14:textId="77777777" w:rsidR="00B41446" w:rsidRPr="0000038D" w:rsidRDefault="00B41446" w:rsidP="00B41446">
            <w:r>
              <w:fldChar w:fldCharType="begin">
                <w:fldData xml:space="preserve">PEVuZE5vdGU+PENpdGU+PEF1dGhvcj5BbWF0aS1Cb25uZWF1PC9BdXRob3I+PFllYXI+MjAwODwv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</w:fldData>
              </w:fldChar>
            </w:r>
            <w:r w:rsidR="00317612">
              <w:instrText xml:space="preserve"> ADDIN EN.CITE </w:instrText>
            </w:r>
            <w:r w:rsidR="00317612">
              <w:fldChar w:fldCharType="begin">
                <w:fldData xml:space="preserve">PEVuZE5vdGU+PENpdGU+PEF1dGhvcj5BbWF0aS1Cb25uZWF1PC9BdXRob3I+PFllYXI+MjAwODwv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</w:fldData>
              </w:fldChar>
            </w:r>
            <w:r w:rsidR="00317612">
              <w:instrText xml:space="preserve"> ADDIN EN.CITE.DATA </w:instrText>
            </w:r>
            <w:r w:rsidR="00317612">
              <w:fldChar w:fldCharType="end"/>
            </w:r>
            <w:r>
              <w:fldChar w:fldCharType="separate"/>
            </w:r>
            <w:r w:rsidR="00317612">
              <w:rPr>
                <w:noProof/>
              </w:rPr>
              <w:t>(3, 10, 13, 18, 22)</w:t>
            </w:r>
            <w:r>
              <w:fldChar w:fldCharType="end"/>
            </w:r>
          </w:p>
        </w:tc>
      </w:tr>
      <w:tr w:rsidR="007C19A3" w:rsidRPr="008809CB" w14:paraId="5D2B9197" w14:textId="77777777" w:rsidTr="00017D17">
        <w:trPr>
          <w:trHeight w:val="280"/>
        </w:trPr>
        <w:tc>
          <w:tcPr>
            <w:tcW w:w="1236" w:type="dxa"/>
            <w:noWrap/>
            <w:hideMark/>
          </w:tcPr>
          <w:p w14:paraId="3522CE6F" w14:textId="77777777" w:rsidR="00B41446" w:rsidRPr="008809CB" w:rsidRDefault="00B41446" w:rsidP="00B41446">
            <w:r w:rsidRPr="008809CB">
              <w:rPr>
                <w:rFonts w:hint="eastAsia"/>
              </w:rPr>
              <w:t>551</w:t>
            </w:r>
          </w:p>
        </w:tc>
        <w:tc>
          <w:tcPr>
            <w:tcW w:w="1108" w:type="dxa"/>
            <w:noWrap/>
            <w:hideMark/>
          </w:tcPr>
          <w:p w14:paraId="1356395D" w14:textId="77777777" w:rsidR="00B41446" w:rsidRPr="008809CB" w:rsidRDefault="00B41446" w:rsidP="00B41446">
            <w:r w:rsidRPr="008809CB">
              <w:rPr>
                <w:rFonts w:hint="eastAsia"/>
              </w:rPr>
              <w:t>C → Y</w:t>
            </w:r>
          </w:p>
        </w:tc>
        <w:tc>
          <w:tcPr>
            <w:tcW w:w="1325" w:type="dxa"/>
            <w:noWrap/>
            <w:hideMark/>
          </w:tcPr>
          <w:p w14:paraId="6DE371BC" w14:textId="77777777" w:rsidR="00B41446" w:rsidRPr="008809CB" w:rsidRDefault="00B41446" w:rsidP="00B41446">
            <w:r w:rsidRPr="008809CB">
              <w:rPr>
                <w:rFonts w:hint="eastAsia"/>
              </w:rPr>
              <w:t>Middle</w:t>
            </w:r>
          </w:p>
        </w:tc>
        <w:tc>
          <w:tcPr>
            <w:tcW w:w="3514" w:type="dxa"/>
            <w:noWrap/>
            <w:hideMark/>
          </w:tcPr>
          <w:p w14:paraId="498F280A" w14:textId="77777777" w:rsidR="00B41446" w:rsidRPr="008809CB" w:rsidRDefault="003515E9" w:rsidP="00B41446">
            <w:r>
              <w:t>I</w:t>
            </w:r>
            <w:r w:rsidR="00B41446" w:rsidRPr="008809CB">
              <w:rPr>
                <w:rFonts w:hint="eastAsia"/>
              </w:rPr>
              <w:t>n OPA1 and DOA+.</w:t>
            </w:r>
          </w:p>
        </w:tc>
        <w:tc>
          <w:tcPr>
            <w:tcW w:w="1113" w:type="dxa"/>
          </w:tcPr>
          <w:p w14:paraId="13FFF375" w14:textId="77777777" w:rsidR="00B41446" w:rsidRPr="0000038D" w:rsidRDefault="00B41446" w:rsidP="00B41446">
            <w:r>
              <w:fldChar w:fldCharType="begin">
                <w:fldData xml:space="preserve">PEVuZE5vdGU+PENpdGU+PEF1dGhvcj5GZXJyZTwvQXV0aG9yPjxZZWFyPjIwMDk8L1llYXI+PFJl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==
</w:fldData>
              </w:fldChar>
            </w:r>
            <w:r w:rsidR="00317612">
              <w:instrText xml:space="preserve"> ADDIN EN.CITE </w:instrText>
            </w:r>
            <w:r w:rsidR="00317612">
              <w:fldChar w:fldCharType="begin">
                <w:fldData xml:space="preserve">PEVuZE5vdGU+PENpdGU+PEF1dGhvcj5GZXJyZTwvQXV0aG9yPjxZZWFyPjIwMDk8L1llYXI+PFJl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==
</w:fldData>
              </w:fldChar>
            </w:r>
            <w:r w:rsidR="00317612">
              <w:instrText xml:space="preserve"> ADDIN EN.CITE.DATA </w:instrText>
            </w:r>
            <w:r w:rsidR="00317612">
              <w:fldChar w:fldCharType="end"/>
            </w:r>
            <w:r>
              <w:fldChar w:fldCharType="separate"/>
            </w:r>
            <w:r w:rsidR="00317612">
              <w:rPr>
                <w:noProof/>
              </w:rPr>
              <w:t>(3, 23)</w:t>
            </w:r>
            <w:r>
              <w:fldChar w:fldCharType="end"/>
            </w:r>
          </w:p>
        </w:tc>
      </w:tr>
      <w:tr w:rsidR="007C19A3" w:rsidRPr="008809CB" w14:paraId="70B420E0" w14:textId="77777777" w:rsidTr="00017D17">
        <w:trPr>
          <w:trHeight w:val="280"/>
        </w:trPr>
        <w:tc>
          <w:tcPr>
            <w:tcW w:w="1236" w:type="dxa"/>
            <w:noWrap/>
            <w:hideMark/>
          </w:tcPr>
          <w:p w14:paraId="6B7D2FA2" w14:textId="77777777" w:rsidR="00B41446" w:rsidRPr="008809CB" w:rsidRDefault="00B41446" w:rsidP="00B41446">
            <w:r w:rsidRPr="008809CB">
              <w:rPr>
                <w:rFonts w:hint="eastAsia"/>
              </w:rPr>
              <w:t>582</w:t>
            </w:r>
          </w:p>
        </w:tc>
        <w:tc>
          <w:tcPr>
            <w:tcW w:w="1108" w:type="dxa"/>
            <w:noWrap/>
            <w:hideMark/>
          </w:tcPr>
          <w:p w14:paraId="3C995BA1" w14:textId="77777777" w:rsidR="00B41446" w:rsidRPr="008809CB" w:rsidRDefault="00B41446" w:rsidP="00B41446">
            <w:r w:rsidRPr="008809CB">
              <w:rPr>
                <w:rFonts w:hint="eastAsia"/>
              </w:rPr>
              <w:t>Y → C</w:t>
            </w:r>
          </w:p>
        </w:tc>
        <w:tc>
          <w:tcPr>
            <w:tcW w:w="1325" w:type="dxa"/>
            <w:noWrap/>
            <w:hideMark/>
          </w:tcPr>
          <w:p w14:paraId="625CFA0A" w14:textId="77777777" w:rsidR="00B41446" w:rsidRPr="008809CB" w:rsidRDefault="00B41446" w:rsidP="00B41446">
            <w:r w:rsidRPr="008809CB">
              <w:rPr>
                <w:rFonts w:hint="eastAsia"/>
              </w:rPr>
              <w:t>Middle</w:t>
            </w:r>
          </w:p>
        </w:tc>
        <w:tc>
          <w:tcPr>
            <w:tcW w:w="3514" w:type="dxa"/>
            <w:noWrap/>
            <w:hideMark/>
          </w:tcPr>
          <w:p w14:paraId="23F14792" w14:textId="77777777" w:rsidR="00B41446" w:rsidRPr="008809CB" w:rsidRDefault="00B41446" w:rsidP="00B41446"/>
        </w:tc>
        <w:tc>
          <w:tcPr>
            <w:tcW w:w="1113" w:type="dxa"/>
          </w:tcPr>
          <w:p w14:paraId="7A538221" w14:textId="77777777" w:rsidR="00B41446" w:rsidRPr="0000038D" w:rsidRDefault="00B41446" w:rsidP="00B41446">
            <w:r>
              <w:fldChar w:fldCharType="begin">
                <w:fldData xml:space="preserve">PEVuZE5vdGU+PENpdGU+PEF1dGhvcj5GZXJyYXJpczwvQXV0aG9yPjxZZWFyPjIwMDg8L1llYXI+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</w:fldData>
              </w:fldChar>
            </w:r>
            <w:r w:rsidR="00FC758D">
              <w:instrText xml:space="preserve"> ADDIN EN.CITE </w:instrText>
            </w:r>
            <w:r w:rsidR="00FC758D">
              <w:fldChar w:fldCharType="begin">
                <w:fldData xml:space="preserve">PEVuZE5vdGU+PENpdGU+PEF1dGhvcj5GZXJyYXJpczwvQXV0aG9yPjxZZWFyPjIwMDg8L1llYXI+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</w:fldData>
              </w:fldChar>
            </w:r>
            <w:r w:rsidR="00FC758D">
              <w:instrText xml:space="preserve"> ADDIN EN.CITE.DATA </w:instrText>
            </w:r>
            <w:r w:rsidR="00FC758D">
              <w:fldChar w:fldCharType="end"/>
            </w:r>
            <w:r>
              <w:fldChar w:fldCharType="separate"/>
            </w:r>
            <w:r w:rsidR="00FC758D">
              <w:rPr>
                <w:noProof/>
              </w:rPr>
              <w:t>(26)</w:t>
            </w:r>
            <w:r>
              <w:fldChar w:fldCharType="end"/>
            </w:r>
          </w:p>
        </w:tc>
      </w:tr>
      <w:tr w:rsidR="007C19A3" w:rsidRPr="008809CB" w14:paraId="002BA915" w14:textId="77777777" w:rsidTr="00017D17">
        <w:trPr>
          <w:trHeight w:val="280"/>
        </w:trPr>
        <w:tc>
          <w:tcPr>
            <w:tcW w:w="1236" w:type="dxa"/>
            <w:noWrap/>
            <w:hideMark/>
          </w:tcPr>
          <w:p w14:paraId="495E1900" w14:textId="77777777" w:rsidR="00B41446" w:rsidRPr="008809CB" w:rsidRDefault="00B41446" w:rsidP="00B41446">
            <w:r w:rsidRPr="008809CB">
              <w:rPr>
                <w:rFonts w:hint="eastAsia"/>
              </w:rPr>
              <w:t>910</w:t>
            </w:r>
          </w:p>
        </w:tc>
        <w:tc>
          <w:tcPr>
            <w:tcW w:w="1108" w:type="dxa"/>
            <w:noWrap/>
            <w:hideMark/>
          </w:tcPr>
          <w:p w14:paraId="39F1F6EF" w14:textId="77777777" w:rsidR="00B41446" w:rsidRPr="008809CB" w:rsidRDefault="00B41446" w:rsidP="00B41446">
            <w:r w:rsidRPr="008809CB">
              <w:rPr>
                <w:rFonts w:hint="eastAsia"/>
              </w:rPr>
              <w:t>V → D</w:t>
            </w:r>
          </w:p>
        </w:tc>
        <w:tc>
          <w:tcPr>
            <w:tcW w:w="1325" w:type="dxa"/>
            <w:noWrap/>
            <w:hideMark/>
          </w:tcPr>
          <w:p w14:paraId="129AF1D0" w14:textId="77777777" w:rsidR="00B41446" w:rsidRPr="008809CB" w:rsidRDefault="00B41446" w:rsidP="00B41446">
            <w:r w:rsidRPr="008809CB">
              <w:rPr>
                <w:rFonts w:hint="eastAsia"/>
              </w:rPr>
              <w:t>GED</w:t>
            </w:r>
          </w:p>
        </w:tc>
        <w:tc>
          <w:tcPr>
            <w:tcW w:w="3514" w:type="dxa"/>
            <w:noWrap/>
            <w:hideMark/>
          </w:tcPr>
          <w:p w14:paraId="5D3B7ADF" w14:textId="77777777" w:rsidR="00B41446" w:rsidRPr="008809CB" w:rsidRDefault="003515E9" w:rsidP="00B41446">
            <w:r>
              <w:t>I</w:t>
            </w:r>
            <w:r w:rsidR="00B41446" w:rsidRPr="008809CB">
              <w:rPr>
                <w:rFonts w:hint="eastAsia"/>
              </w:rPr>
              <w:t xml:space="preserve">mpairs protein folding; loss of function in promoting mitochondrial fusion. </w:t>
            </w:r>
          </w:p>
        </w:tc>
        <w:tc>
          <w:tcPr>
            <w:tcW w:w="1113" w:type="dxa"/>
          </w:tcPr>
          <w:p w14:paraId="4DE5B3B3" w14:textId="77777777" w:rsidR="00B41446" w:rsidRPr="0000038D" w:rsidRDefault="00B41446" w:rsidP="00B41446">
            <w:r>
              <w:fldChar w:fldCharType="begin">
                <w:fldData xml:space="preserve">PEVuZE5vdGU+PENpdGU+PEF1dGhvcj5CYW48L0F1dGhvcj48WWVhcj4yMDEwPC9ZZWFyPjxSZWNO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</w:fldData>
              </w:fldChar>
            </w:r>
            <w:r w:rsidR="00857D27">
              <w:instrText xml:space="preserve"> ADDIN EN.CITE </w:instrText>
            </w:r>
            <w:r w:rsidR="00857D27">
              <w:fldChar w:fldCharType="begin">
                <w:fldData xml:space="preserve">PEVuZE5vdGU+PENpdGU+PEF1dGhvcj5CYW48L0F1dGhvcj48WWVhcj4yMDEwPC9ZZWFyPjxSZWNO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</w:fldData>
              </w:fldChar>
            </w:r>
            <w:r w:rsidR="00857D27">
              <w:instrText xml:space="preserve"> ADDIN EN.CITE.DATA </w:instrText>
            </w:r>
            <w:r w:rsidR="00857D27">
              <w:fldChar w:fldCharType="end"/>
            </w:r>
            <w:r>
              <w:fldChar w:fldCharType="separate"/>
            </w:r>
            <w:r w:rsidR="00857D27">
              <w:rPr>
                <w:noProof/>
              </w:rPr>
              <w:t>(10, 13)</w:t>
            </w:r>
            <w:r>
              <w:fldChar w:fldCharType="end"/>
            </w:r>
          </w:p>
        </w:tc>
      </w:tr>
      <w:tr w:rsidR="00B41446" w:rsidRPr="008809CB" w14:paraId="3CF61BED" w14:textId="77777777" w:rsidTr="00881FBB">
        <w:trPr>
          <w:trHeight w:val="280"/>
        </w:trPr>
        <w:tc>
          <w:tcPr>
            <w:tcW w:w="8296" w:type="dxa"/>
            <w:gridSpan w:val="5"/>
            <w:noWrap/>
            <w:hideMark/>
          </w:tcPr>
          <w:p w14:paraId="26022FF2" w14:textId="77777777" w:rsidR="00B41446" w:rsidRPr="00017D17" w:rsidRDefault="00B41446" w:rsidP="00B41446">
            <w:pPr>
              <w:rPr>
                <w:sz w:val="28"/>
                <w:szCs w:val="28"/>
              </w:rPr>
            </w:pPr>
            <w:r w:rsidRPr="00017D17">
              <w:rPr>
                <w:rFonts w:hint="eastAsia"/>
                <w:b/>
                <w:bCs/>
                <w:sz w:val="24"/>
                <w:szCs w:val="28"/>
              </w:rPr>
              <w:t>Behr syndrome (BEHRS)</w:t>
            </w:r>
          </w:p>
        </w:tc>
      </w:tr>
      <w:tr w:rsidR="007C19A3" w:rsidRPr="008809CB" w14:paraId="6BE91E30" w14:textId="77777777" w:rsidTr="00017D17">
        <w:trPr>
          <w:trHeight w:val="280"/>
        </w:trPr>
        <w:tc>
          <w:tcPr>
            <w:tcW w:w="1236" w:type="dxa"/>
            <w:noWrap/>
            <w:hideMark/>
          </w:tcPr>
          <w:p w14:paraId="489A2020" w14:textId="77777777" w:rsidR="00B41446" w:rsidRPr="008809CB" w:rsidRDefault="00B41446" w:rsidP="00B41446">
            <w:r w:rsidRPr="008809CB">
              <w:rPr>
                <w:rFonts w:hint="eastAsia"/>
              </w:rPr>
              <w:t>382</w:t>
            </w:r>
          </w:p>
        </w:tc>
        <w:tc>
          <w:tcPr>
            <w:tcW w:w="1108" w:type="dxa"/>
            <w:noWrap/>
            <w:hideMark/>
          </w:tcPr>
          <w:p w14:paraId="5BCF3AF9" w14:textId="77777777" w:rsidR="00B41446" w:rsidRPr="008809CB" w:rsidRDefault="00B41446" w:rsidP="00B41446">
            <w:r w:rsidRPr="008809CB">
              <w:rPr>
                <w:rFonts w:hint="eastAsia"/>
              </w:rPr>
              <w:t>I → M</w:t>
            </w:r>
          </w:p>
        </w:tc>
        <w:tc>
          <w:tcPr>
            <w:tcW w:w="1325" w:type="dxa"/>
            <w:noWrap/>
            <w:hideMark/>
          </w:tcPr>
          <w:p w14:paraId="38164A02" w14:textId="77777777" w:rsidR="00B41446" w:rsidRPr="008809CB" w:rsidRDefault="00B41446" w:rsidP="00B41446">
            <w:r w:rsidRPr="008809CB">
              <w:rPr>
                <w:rFonts w:hint="eastAsia"/>
              </w:rPr>
              <w:t>G domain</w:t>
            </w:r>
          </w:p>
        </w:tc>
        <w:tc>
          <w:tcPr>
            <w:tcW w:w="3514" w:type="dxa"/>
            <w:noWrap/>
            <w:hideMark/>
          </w:tcPr>
          <w:p w14:paraId="4A22099D" w14:textId="77777777" w:rsidR="00B41446" w:rsidRPr="008809CB" w:rsidRDefault="003515E9" w:rsidP="00B41446">
            <w:r>
              <w:t>I</w:t>
            </w:r>
            <w:r w:rsidR="00B41446" w:rsidRPr="008809CB">
              <w:rPr>
                <w:rFonts w:hint="eastAsia"/>
              </w:rPr>
              <w:t>n OPA1 and BEHRS</w:t>
            </w:r>
          </w:p>
        </w:tc>
        <w:tc>
          <w:tcPr>
            <w:tcW w:w="1113" w:type="dxa"/>
          </w:tcPr>
          <w:p w14:paraId="16D7B28A" w14:textId="77777777" w:rsidR="00B41446" w:rsidRPr="008809CB" w:rsidRDefault="007C19A3" w:rsidP="00B41446">
            <w:r>
              <w:fldChar w:fldCharType="begin">
                <w:fldData xml:space="preserve">PEVuZE5vdGU+PENpdGU+PEF1dGhvcj5GZXJyZTwvQXV0aG9yPjxZZWFyPjIwMDk8L1llYXI+PFJl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GZXJyZTwvQXV0aG9yPjxZZWFyPjIwMDk8L1llYXI+PFJl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3, 14, 15)</w:t>
            </w:r>
            <w:r>
              <w:fldChar w:fldCharType="end"/>
            </w:r>
          </w:p>
        </w:tc>
      </w:tr>
      <w:tr w:rsidR="007C19A3" w:rsidRPr="008809CB" w14:paraId="306BBF86" w14:textId="77777777" w:rsidTr="00017D17">
        <w:trPr>
          <w:trHeight w:val="280"/>
        </w:trPr>
        <w:tc>
          <w:tcPr>
            <w:tcW w:w="1236" w:type="dxa"/>
            <w:noWrap/>
            <w:hideMark/>
          </w:tcPr>
          <w:p w14:paraId="69381145" w14:textId="77777777" w:rsidR="00B41446" w:rsidRPr="008809CB" w:rsidRDefault="00B41446" w:rsidP="00B41446">
            <w:r w:rsidRPr="008809CB">
              <w:rPr>
                <w:rFonts w:hint="eastAsia"/>
              </w:rPr>
              <w:t>402</w:t>
            </w:r>
          </w:p>
        </w:tc>
        <w:tc>
          <w:tcPr>
            <w:tcW w:w="1108" w:type="dxa"/>
            <w:noWrap/>
            <w:hideMark/>
          </w:tcPr>
          <w:p w14:paraId="26FB6B65" w14:textId="77777777" w:rsidR="00B41446" w:rsidRPr="008809CB" w:rsidRDefault="00B41446" w:rsidP="00B41446">
            <w:r w:rsidRPr="008809CB">
              <w:rPr>
                <w:rFonts w:hint="eastAsia"/>
              </w:rPr>
              <w:t>V → M</w:t>
            </w:r>
          </w:p>
        </w:tc>
        <w:tc>
          <w:tcPr>
            <w:tcW w:w="1325" w:type="dxa"/>
            <w:noWrap/>
            <w:hideMark/>
          </w:tcPr>
          <w:p w14:paraId="1653C7AD" w14:textId="77777777" w:rsidR="00B41446" w:rsidRPr="008809CB" w:rsidRDefault="00B41446" w:rsidP="00B41446">
            <w:r w:rsidRPr="008809CB">
              <w:rPr>
                <w:rFonts w:hint="eastAsia"/>
              </w:rPr>
              <w:t>G domain</w:t>
            </w:r>
          </w:p>
        </w:tc>
        <w:tc>
          <w:tcPr>
            <w:tcW w:w="3514" w:type="dxa"/>
            <w:noWrap/>
            <w:hideMark/>
          </w:tcPr>
          <w:p w14:paraId="2720045A" w14:textId="77777777" w:rsidR="00B41446" w:rsidRPr="008809CB" w:rsidRDefault="003515E9" w:rsidP="00B41446">
            <w:r>
              <w:t>I</w:t>
            </w:r>
            <w:r w:rsidR="00B41446" w:rsidRPr="008809CB">
              <w:rPr>
                <w:rFonts w:hint="eastAsia"/>
              </w:rPr>
              <w:t xml:space="preserve">n </w:t>
            </w:r>
            <w:proofErr w:type="spellStart"/>
            <w:r w:rsidR="00B41446" w:rsidRPr="008809CB">
              <w:rPr>
                <w:rFonts w:hint="eastAsia"/>
              </w:rPr>
              <w:t>BEHRSl</w:t>
            </w:r>
            <w:proofErr w:type="spellEnd"/>
            <w:r w:rsidR="00B41446" w:rsidRPr="008809CB">
              <w:rPr>
                <w:rFonts w:hint="eastAsia"/>
              </w:rPr>
              <w:t>.</w:t>
            </w:r>
          </w:p>
        </w:tc>
        <w:tc>
          <w:tcPr>
            <w:tcW w:w="1113" w:type="dxa"/>
          </w:tcPr>
          <w:p w14:paraId="1253B5A2" w14:textId="77777777" w:rsidR="00B41446" w:rsidRPr="008809CB" w:rsidRDefault="007C19A3" w:rsidP="00B41446">
            <w:r>
              <w:fldChar w:fldCharType="begin">
                <w:fldData xml:space="preserve">PEVuZE5vdGU+PENpdGU+PEF1dGhvcj5Cb25uZWF1PC9BdXRob3I+PFllYXI+MjAxNDwvWWVhcj48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b25uZWF1PC9BdXRob3I+PFllYXI+MjAxNDwvWWVhcj48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27)</w:t>
            </w:r>
            <w:r>
              <w:fldChar w:fldCharType="end"/>
            </w:r>
          </w:p>
        </w:tc>
      </w:tr>
      <w:tr w:rsidR="007C19A3" w:rsidRPr="008809CB" w14:paraId="1DBAA791" w14:textId="77777777" w:rsidTr="00017D17">
        <w:trPr>
          <w:trHeight w:val="280"/>
        </w:trPr>
        <w:tc>
          <w:tcPr>
            <w:tcW w:w="1236" w:type="dxa"/>
            <w:noWrap/>
            <w:hideMark/>
          </w:tcPr>
          <w:p w14:paraId="309F4FF2" w14:textId="77777777" w:rsidR="00B41446" w:rsidRPr="008809CB" w:rsidRDefault="00B41446" w:rsidP="00B41446">
            <w:r w:rsidRPr="008809CB">
              <w:rPr>
                <w:rFonts w:hint="eastAsia"/>
              </w:rPr>
              <w:t>487</w:t>
            </w:r>
          </w:p>
        </w:tc>
        <w:tc>
          <w:tcPr>
            <w:tcW w:w="1108" w:type="dxa"/>
            <w:noWrap/>
            <w:hideMark/>
          </w:tcPr>
          <w:p w14:paraId="6ACACFB4" w14:textId="77777777" w:rsidR="00B41446" w:rsidRPr="008809CB" w:rsidRDefault="00B41446" w:rsidP="00B41446">
            <w:r w:rsidRPr="008809CB">
              <w:rPr>
                <w:rFonts w:hint="eastAsia"/>
              </w:rPr>
              <w:t>E → K</w:t>
            </w:r>
          </w:p>
        </w:tc>
        <w:tc>
          <w:tcPr>
            <w:tcW w:w="1325" w:type="dxa"/>
            <w:noWrap/>
            <w:hideMark/>
          </w:tcPr>
          <w:p w14:paraId="018F0F9A" w14:textId="77777777" w:rsidR="00B41446" w:rsidRPr="008809CB" w:rsidRDefault="00B41446" w:rsidP="00B41446">
            <w:r w:rsidRPr="008809CB">
              <w:rPr>
                <w:rFonts w:hint="eastAsia"/>
              </w:rPr>
              <w:t>G domain</w:t>
            </w:r>
          </w:p>
        </w:tc>
        <w:tc>
          <w:tcPr>
            <w:tcW w:w="3514" w:type="dxa"/>
            <w:noWrap/>
            <w:hideMark/>
          </w:tcPr>
          <w:p w14:paraId="685626F0" w14:textId="77777777" w:rsidR="00B41446" w:rsidRPr="008809CB" w:rsidRDefault="003515E9" w:rsidP="00B41446">
            <w:r>
              <w:t>I</w:t>
            </w:r>
            <w:r w:rsidR="00B41446" w:rsidRPr="008809CB">
              <w:rPr>
                <w:rFonts w:hint="eastAsia"/>
              </w:rPr>
              <w:t xml:space="preserve">n OPA1 and BEHRS. </w:t>
            </w:r>
          </w:p>
        </w:tc>
        <w:tc>
          <w:tcPr>
            <w:tcW w:w="1113" w:type="dxa"/>
          </w:tcPr>
          <w:p w14:paraId="4C20B488" w14:textId="77777777" w:rsidR="00B41446" w:rsidRPr="008809CB" w:rsidRDefault="007C19A3" w:rsidP="00B41446">
            <w:r>
              <w:fldChar w:fldCharType="begin">
                <w:fldData xml:space="preserve">PEVuZE5vdGU+PENpdGU+PEF1dGhvcj5Cb25uZWF1PC9BdXRob3I+PFllYXI+MjAxNDwvWWVhcj48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b25uZWF1PC9BdXRob3I+PFllYXI+MjAxNDwvWWVhcj48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3, 27)</w:t>
            </w:r>
            <w:r>
              <w:fldChar w:fldCharType="end"/>
            </w:r>
          </w:p>
        </w:tc>
      </w:tr>
      <w:tr w:rsidR="00B41446" w:rsidRPr="008809CB" w14:paraId="50760234" w14:textId="77777777" w:rsidTr="00881FBB">
        <w:trPr>
          <w:trHeight w:val="280"/>
        </w:trPr>
        <w:tc>
          <w:tcPr>
            <w:tcW w:w="8296" w:type="dxa"/>
            <w:gridSpan w:val="5"/>
            <w:noWrap/>
            <w:hideMark/>
          </w:tcPr>
          <w:p w14:paraId="1CBB1735" w14:textId="77777777" w:rsidR="00B41446" w:rsidRPr="00017D17" w:rsidRDefault="00B41446" w:rsidP="00EE0A15">
            <w:pPr>
              <w:rPr>
                <w:b/>
                <w:bCs/>
                <w:sz w:val="28"/>
                <w:szCs w:val="28"/>
              </w:rPr>
            </w:pPr>
            <w:r w:rsidRPr="00017D17">
              <w:rPr>
                <w:rFonts w:hint="eastAsia"/>
                <w:b/>
                <w:bCs/>
                <w:sz w:val="24"/>
                <w:szCs w:val="28"/>
              </w:rPr>
              <w:t xml:space="preserve">Mitochondrial DNA depletion syndrome 14, </w:t>
            </w:r>
            <w:proofErr w:type="spellStart"/>
            <w:r w:rsidRPr="00017D17">
              <w:rPr>
                <w:rFonts w:hint="eastAsia"/>
                <w:b/>
                <w:bCs/>
                <w:sz w:val="24"/>
                <w:szCs w:val="28"/>
              </w:rPr>
              <w:t>cardioencephalomyopathic</w:t>
            </w:r>
            <w:proofErr w:type="spellEnd"/>
            <w:r w:rsidRPr="00017D17">
              <w:rPr>
                <w:rFonts w:hint="eastAsia"/>
                <w:b/>
                <w:bCs/>
                <w:sz w:val="24"/>
                <w:szCs w:val="28"/>
              </w:rPr>
              <w:t xml:space="preserve"> type (MTDPS14)</w:t>
            </w:r>
          </w:p>
        </w:tc>
      </w:tr>
      <w:tr w:rsidR="007C19A3" w:rsidRPr="008809CB" w14:paraId="24F4B69C" w14:textId="77777777" w:rsidTr="00017D17">
        <w:trPr>
          <w:trHeight w:val="280"/>
        </w:trPr>
        <w:tc>
          <w:tcPr>
            <w:tcW w:w="1236" w:type="dxa"/>
            <w:noWrap/>
            <w:hideMark/>
          </w:tcPr>
          <w:p w14:paraId="5A3F5656" w14:textId="77777777" w:rsidR="00B41446" w:rsidRPr="008809CB" w:rsidRDefault="00B41446" w:rsidP="00B41446">
            <w:r w:rsidRPr="008809CB">
              <w:rPr>
                <w:rFonts w:hint="eastAsia"/>
              </w:rPr>
              <w:t>534</w:t>
            </w:r>
          </w:p>
        </w:tc>
        <w:tc>
          <w:tcPr>
            <w:tcW w:w="1108" w:type="dxa"/>
            <w:noWrap/>
            <w:hideMark/>
          </w:tcPr>
          <w:p w14:paraId="4AE00C17" w14:textId="77777777" w:rsidR="00B41446" w:rsidRPr="008809CB" w:rsidRDefault="00B41446" w:rsidP="00B41446">
            <w:r w:rsidRPr="008809CB">
              <w:rPr>
                <w:rFonts w:hint="eastAsia"/>
              </w:rPr>
              <w:t>L → R</w:t>
            </w:r>
          </w:p>
        </w:tc>
        <w:tc>
          <w:tcPr>
            <w:tcW w:w="1325" w:type="dxa"/>
            <w:noWrap/>
            <w:hideMark/>
          </w:tcPr>
          <w:p w14:paraId="103CA8F2" w14:textId="77777777" w:rsidR="00B41446" w:rsidRPr="008809CB" w:rsidRDefault="00B41446" w:rsidP="00B41446">
            <w:r w:rsidRPr="008809CB">
              <w:rPr>
                <w:rFonts w:hint="eastAsia"/>
              </w:rPr>
              <w:t>Middle</w:t>
            </w:r>
          </w:p>
        </w:tc>
        <w:tc>
          <w:tcPr>
            <w:tcW w:w="3514" w:type="dxa"/>
            <w:noWrap/>
            <w:hideMark/>
          </w:tcPr>
          <w:p w14:paraId="022A168C" w14:textId="77777777" w:rsidR="00B41446" w:rsidRPr="008809CB" w:rsidRDefault="00B41446" w:rsidP="00B41446"/>
        </w:tc>
        <w:tc>
          <w:tcPr>
            <w:tcW w:w="1113" w:type="dxa"/>
          </w:tcPr>
          <w:p w14:paraId="23AFA90A" w14:textId="77777777" w:rsidR="00B41446" w:rsidRPr="008809CB" w:rsidRDefault="00B41446" w:rsidP="00B41446">
            <w:r>
              <w:fldChar w:fldCharType="begin">
                <w:fldData xml:space="preserve">PEVuZE5vdGU+PENpdGU+PEF1dGhvcj5TcGllZ2VsPC9BdXRob3I+PFllYXI+MjAxNjwvWWVhcj48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</w:fldData>
              </w:fldChar>
            </w:r>
            <w:r w:rsidR="007C19A3">
              <w:instrText xml:space="preserve"> ADDIN EN.CITE </w:instrText>
            </w:r>
            <w:r w:rsidR="007C19A3">
              <w:fldChar w:fldCharType="begin">
                <w:fldData xml:space="preserve">PEVuZE5vdGU+PENpdGU+PEF1dGhvcj5TcGllZ2VsPC9BdXRob3I+PFllYXI+MjAxNjwvWWVhcj48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</w:fldData>
              </w:fldChar>
            </w:r>
            <w:r w:rsidR="007C19A3">
              <w:instrText xml:space="preserve"> ADDIN EN.CITE.DATA </w:instrText>
            </w:r>
            <w:r w:rsidR="007C19A3">
              <w:fldChar w:fldCharType="end"/>
            </w:r>
            <w:r>
              <w:fldChar w:fldCharType="separate"/>
            </w:r>
            <w:r w:rsidR="007C19A3">
              <w:rPr>
                <w:noProof/>
              </w:rPr>
              <w:t>(28)</w:t>
            </w:r>
            <w:r>
              <w:fldChar w:fldCharType="end"/>
            </w:r>
          </w:p>
        </w:tc>
      </w:tr>
    </w:tbl>
    <w:p w14:paraId="5B0E3E36" w14:textId="77777777" w:rsidR="00B41446" w:rsidRDefault="00B41446"/>
    <w:p w14:paraId="4C7578A8" w14:textId="77777777" w:rsidR="00B41446" w:rsidRPr="00617A0D" w:rsidRDefault="00B41446" w:rsidP="00B41446">
      <w:pPr>
        <w:rPr>
          <w:b/>
        </w:rPr>
      </w:pPr>
      <w:r w:rsidRPr="00617A0D">
        <w:rPr>
          <w:rFonts w:hint="eastAsia"/>
          <w:b/>
        </w:rPr>
        <w:t>R</w:t>
      </w:r>
      <w:r w:rsidRPr="00617A0D">
        <w:rPr>
          <w:b/>
        </w:rPr>
        <w:t>eferences:</w:t>
      </w:r>
    </w:p>
    <w:p w14:paraId="51A2931B" w14:textId="77777777" w:rsidR="007C19A3" w:rsidRPr="007C19A3" w:rsidRDefault="00B41446" w:rsidP="007C19A3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7C19A3" w:rsidRPr="007C19A3">
        <w:t>1.</w:t>
      </w:r>
      <w:r w:rsidR="007C19A3" w:rsidRPr="007C19A3">
        <w:tab/>
        <w:t>Han J</w:t>
      </w:r>
      <w:r w:rsidR="007C19A3" w:rsidRPr="007C19A3">
        <w:rPr>
          <w:i/>
        </w:rPr>
        <w:t>, et al.</w:t>
      </w:r>
      <w:r w:rsidR="007C19A3" w:rsidRPr="007C19A3">
        <w:t xml:space="preserve"> (2006) OPA1 mutations and mitochondrial DNA haplotypes in autosomal dominant optic atrophy. </w:t>
      </w:r>
      <w:r w:rsidR="007C19A3" w:rsidRPr="007C19A3">
        <w:rPr>
          <w:i/>
        </w:rPr>
        <w:t>Genet Med</w:t>
      </w:r>
      <w:r w:rsidR="007C19A3" w:rsidRPr="007C19A3">
        <w:t xml:space="preserve"> 8(4):217-225.</w:t>
      </w:r>
    </w:p>
    <w:p w14:paraId="64F256FC" w14:textId="77777777" w:rsidR="007C19A3" w:rsidRPr="007C19A3" w:rsidRDefault="007C19A3" w:rsidP="007C19A3">
      <w:pPr>
        <w:pStyle w:val="EndNoteBibliography"/>
        <w:ind w:left="720" w:hanging="720"/>
      </w:pPr>
      <w:r w:rsidRPr="007C19A3">
        <w:t>2.</w:t>
      </w:r>
      <w:r w:rsidRPr="007C19A3">
        <w:tab/>
        <w:t>Thiselton DL</w:t>
      </w:r>
      <w:r w:rsidRPr="007C19A3">
        <w:rPr>
          <w:i/>
        </w:rPr>
        <w:t>, et al.</w:t>
      </w:r>
      <w:r w:rsidRPr="007C19A3">
        <w:t xml:space="preserve"> (2002) A comprehensive survey of mutations in the OPA1 gene in patients with autosomal dominant optic atrophy. </w:t>
      </w:r>
      <w:r w:rsidRPr="007C19A3">
        <w:rPr>
          <w:i/>
        </w:rPr>
        <w:t>Invest Ophthalmol Vis Sci</w:t>
      </w:r>
      <w:r w:rsidRPr="007C19A3">
        <w:t xml:space="preserve"> 43(6):1715-1724.</w:t>
      </w:r>
    </w:p>
    <w:p w14:paraId="3FFFFC21" w14:textId="77777777" w:rsidR="007C19A3" w:rsidRPr="007C19A3" w:rsidRDefault="007C19A3" w:rsidP="007C19A3">
      <w:pPr>
        <w:pStyle w:val="EndNoteBibliography"/>
        <w:ind w:left="720" w:hanging="720"/>
      </w:pPr>
      <w:r w:rsidRPr="007C19A3">
        <w:t>3.</w:t>
      </w:r>
      <w:r w:rsidRPr="007C19A3">
        <w:tab/>
        <w:t>Ferre M</w:t>
      </w:r>
      <w:r w:rsidRPr="007C19A3">
        <w:rPr>
          <w:i/>
        </w:rPr>
        <w:t>, et al.</w:t>
      </w:r>
      <w:r w:rsidRPr="007C19A3">
        <w:t xml:space="preserve"> (2009) Molecular screening of 980 cases of suspected hereditary optic neuropathy with a report on 77 novel OPA1 mutations. </w:t>
      </w:r>
      <w:r w:rsidRPr="007C19A3">
        <w:rPr>
          <w:i/>
        </w:rPr>
        <w:t>Hum Mutat</w:t>
      </w:r>
      <w:r w:rsidRPr="007C19A3">
        <w:t xml:space="preserve"> 30(7):E692-705.</w:t>
      </w:r>
    </w:p>
    <w:p w14:paraId="5A785E1F" w14:textId="77777777" w:rsidR="007C19A3" w:rsidRPr="007C19A3" w:rsidRDefault="007C19A3" w:rsidP="007C19A3">
      <w:pPr>
        <w:pStyle w:val="EndNoteBibliography"/>
        <w:ind w:left="720" w:hanging="720"/>
      </w:pPr>
      <w:r w:rsidRPr="007C19A3">
        <w:t>4.</w:t>
      </w:r>
      <w:r w:rsidRPr="007C19A3">
        <w:tab/>
        <w:t>Pesch UE</w:t>
      </w:r>
      <w:r w:rsidRPr="007C19A3">
        <w:rPr>
          <w:i/>
        </w:rPr>
        <w:t>, et al.</w:t>
      </w:r>
      <w:r w:rsidRPr="007C19A3">
        <w:t xml:space="preserve"> (2001) OPA1 mutations in patients with autosomal dominant optic atrophy and evidence for semi-dominant inheritance. </w:t>
      </w:r>
      <w:r w:rsidRPr="007C19A3">
        <w:rPr>
          <w:i/>
        </w:rPr>
        <w:t>Hum Mol Genet</w:t>
      </w:r>
      <w:r w:rsidRPr="007C19A3">
        <w:t xml:space="preserve"> 10(13):1359-1368.</w:t>
      </w:r>
    </w:p>
    <w:p w14:paraId="56BFA6D3" w14:textId="77777777" w:rsidR="007C19A3" w:rsidRPr="007C19A3" w:rsidRDefault="007C19A3" w:rsidP="007C19A3">
      <w:pPr>
        <w:pStyle w:val="EndNoteBibliography"/>
        <w:ind w:left="720" w:hanging="720"/>
      </w:pPr>
      <w:r w:rsidRPr="007C19A3">
        <w:t>5.</w:t>
      </w:r>
      <w:r w:rsidRPr="007C19A3">
        <w:tab/>
        <w:t>Baris O</w:t>
      </w:r>
      <w:r w:rsidRPr="007C19A3">
        <w:rPr>
          <w:i/>
        </w:rPr>
        <w:t>, et al.</w:t>
      </w:r>
      <w:r w:rsidRPr="007C19A3">
        <w:t xml:space="preserve"> (2003) Fourteen novel OPA1 mutations in autosomal dominant optic atrophy including two de novo mutations in sporadic optic atrophy. </w:t>
      </w:r>
      <w:r w:rsidRPr="007C19A3">
        <w:rPr>
          <w:i/>
        </w:rPr>
        <w:t>Hum Mutat</w:t>
      </w:r>
      <w:r w:rsidRPr="007C19A3">
        <w:t xml:space="preserve"> 21(6):656.</w:t>
      </w:r>
    </w:p>
    <w:p w14:paraId="116FC525" w14:textId="77777777" w:rsidR="007C19A3" w:rsidRPr="007C19A3" w:rsidRDefault="007C19A3" w:rsidP="007C19A3">
      <w:pPr>
        <w:pStyle w:val="EndNoteBibliography"/>
        <w:ind w:left="720" w:hanging="720"/>
      </w:pPr>
      <w:r w:rsidRPr="007C19A3">
        <w:t>6.</w:t>
      </w:r>
      <w:r w:rsidRPr="007C19A3">
        <w:tab/>
        <w:t>Delettre C</w:t>
      </w:r>
      <w:r w:rsidRPr="007C19A3">
        <w:rPr>
          <w:i/>
        </w:rPr>
        <w:t>, et al.</w:t>
      </w:r>
      <w:r w:rsidRPr="007C19A3">
        <w:t xml:space="preserve"> (2001) Mutation spectrum and splicing variants in the OPA1 gene. </w:t>
      </w:r>
      <w:r w:rsidRPr="007C19A3">
        <w:rPr>
          <w:i/>
        </w:rPr>
        <w:t>Hum Genet</w:t>
      </w:r>
      <w:r w:rsidRPr="007C19A3">
        <w:t xml:space="preserve"> 109(6):584-591.</w:t>
      </w:r>
    </w:p>
    <w:p w14:paraId="07EAE3C7" w14:textId="77777777" w:rsidR="007C19A3" w:rsidRPr="007C19A3" w:rsidRDefault="007C19A3" w:rsidP="007C19A3">
      <w:pPr>
        <w:pStyle w:val="EndNoteBibliography"/>
        <w:ind w:left="720" w:hanging="720"/>
      </w:pPr>
      <w:r w:rsidRPr="007C19A3">
        <w:t>7.</w:t>
      </w:r>
      <w:r w:rsidRPr="007C19A3">
        <w:tab/>
        <w:t>Alexander C</w:t>
      </w:r>
      <w:r w:rsidRPr="007C19A3">
        <w:rPr>
          <w:i/>
        </w:rPr>
        <w:t>, et al.</w:t>
      </w:r>
      <w:r w:rsidRPr="007C19A3">
        <w:t xml:space="preserve"> (2000) OPA1, encoding a dynamin-related GTPase, is mutated in autosomal dominant optic atrophy linked to chromosome 3q28. </w:t>
      </w:r>
      <w:r w:rsidRPr="007C19A3">
        <w:rPr>
          <w:i/>
        </w:rPr>
        <w:t>Nat Genet</w:t>
      </w:r>
      <w:r w:rsidRPr="007C19A3">
        <w:t xml:space="preserve"> 26(2):211-215.</w:t>
      </w:r>
    </w:p>
    <w:p w14:paraId="5930F9C5" w14:textId="77777777" w:rsidR="007C19A3" w:rsidRPr="007C19A3" w:rsidRDefault="007C19A3" w:rsidP="007C19A3">
      <w:pPr>
        <w:pStyle w:val="EndNoteBibliography"/>
        <w:ind w:left="720" w:hanging="720"/>
      </w:pPr>
      <w:r w:rsidRPr="007C19A3">
        <w:t>8.</w:t>
      </w:r>
      <w:r w:rsidRPr="007C19A3">
        <w:tab/>
        <w:t>Toomes C</w:t>
      </w:r>
      <w:r w:rsidRPr="007C19A3">
        <w:rPr>
          <w:i/>
        </w:rPr>
        <w:t>, et al.</w:t>
      </w:r>
      <w:r w:rsidRPr="007C19A3">
        <w:t xml:space="preserve"> (2001) Spectrum, frequency and penetrance of OPA1 mutations in dominant optic atrophy. </w:t>
      </w:r>
      <w:r w:rsidRPr="007C19A3">
        <w:rPr>
          <w:i/>
        </w:rPr>
        <w:t>Hum Mol Genet</w:t>
      </w:r>
      <w:r w:rsidRPr="007C19A3">
        <w:t xml:space="preserve"> 10(13):1369-1378.</w:t>
      </w:r>
    </w:p>
    <w:p w14:paraId="46EAE869" w14:textId="77777777" w:rsidR="007C19A3" w:rsidRPr="007C19A3" w:rsidRDefault="007C19A3" w:rsidP="007C19A3">
      <w:pPr>
        <w:pStyle w:val="EndNoteBibliography"/>
        <w:ind w:left="720" w:hanging="720"/>
      </w:pPr>
      <w:r w:rsidRPr="007C19A3">
        <w:t>9.</w:t>
      </w:r>
      <w:r w:rsidRPr="007C19A3">
        <w:tab/>
        <w:t>Delettre C</w:t>
      </w:r>
      <w:r w:rsidRPr="007C19A3">
        <w:rPr>
          <w:i/>
        </w:rPr>
        <w:t>, et al.</w:t>
      </w:r>
      <w:r w:rsidRPr="007C19A3">
        <w:t xml:space="preserve"> (2000) Nuclear gene OPA1, encoding a mitochondrial dynamin-related </w:t>
      </w:r>
      <w:r w:rsidRPr="007C19A3">
        <w:lastRenderedPageBreak/>
        <w:t xml:space="preserve">protein, is mutated in dominant optic atrophy. </w:t>
      </w:r>
      <w:r w:rsidRPr="007C19A3">
        <w:rPr>
          <w:i/>
        </w:rPr>
        <w:t>Nat Genet</w:t>
      </w:r>
      <w:r w:rsidRPr="007C19A3">
        <w:t xml:space="preserve"> 26(2):207-210.</w:t>
      </w:r>
    </w:p>
    <w:p w14:paraId="3CE2E8EC" w14:textId="77777777" w:rsidR="007C19A3" w:rsidRPr="007C19A3" w:rsidRDefault="007C19A3" w:rsidP="007C19A3">
      <w:pPr>
        <w:pStyle w:val="EndNoteBibliography"/>
        <w:ind w:left="720" w:hanging="720"/>
      </w:pPr>
      <w:r w:rsidRPr="007C19A3">
        <w:t>10.</w:t>
      </w:r>
      <w:r w:rsidRPr="007C19A3">
        <w:tab/>
        <w:t xml:space="preserve">Ban T, Heymann JA, Song Z, Hinshaw JE, &amp; Chan DC (2010) OPA1 disease alleles causing dominant optic atrophy have defects in cardiolipin-stimulated GTP hydrolysis and membrane tubulation. </w:t>
      </w:r>
      <w:r w:rsidRPr="007C19A3">
        <w:rPr>
          <w:i/>
        </w:rPr>
        <w:t>Hum Mol Genet</w:t>
      </w:r>
      <w:r w:rsidRPr="007C19A3">
        <w:t xml:space="preserve"> 19(11):2113-2122.</w:t>
      </w:r>
    </w:p>
    <w:p w14:paraId="680E8B56" w14:textId="77777777" w:rsidR="007C19A3" w:rsidRPr="007C19A3" w:rsidRDefault="007C19A3" w:rsidP="007C19A3">
      <w:pPr>
        <w:pStyle w:val="EndNoteBibliography"/>
        <w:ind w:left="720" w:hanging="720"/>
      </w:pPr>
      <w:r w:rsidRPr="007C19A3">
        <w:t>11.</w:t>
      </w:r>
      <w:r w:rsidRPr="007C19A3">
        <w:tab/>
        <w:t>Puomila A</w:t>
      </w:r>
      <w:r w:rsidRPr="007C19A3">
        <w:rPr>
          <w:i/>
        </w:rPr>
        <w:t>, et al.</w:t>
      </w:r>
      <w:r w:rsidRPr="007C19A3">
        <w:t xml:space="preserve"> (2005) Dominant optic atrophy: correlation between clinical and molecular genetic studies. </w:t>
      </w:r>
      <w:r w:rsidRPr="007C19A3">
        <w:rPr>
          <w:i/>
        </w:rPr>
        <w:t>Acta Ophthalmol Scand</w:t>
      </w:r>
      <w:r w:rsidRPr="007C19A3">
        <w:t xml:space="preserve"> 83(3):337-346.</w:t>
      </w:r>
    </w:p>
    <w:p w14:paraId="110447C6" w14:textId="77777777" w:rsidR="007C19A3" w:rsidRPr="007C19A3" w:rsidRDefault="007C19A3" w:rsidP="007C19A3">
      <w:pPr>
        <w:pStyle w:val="EndNoteBibliography"/>
        <w:ind w:left="720" w:hanging="720"/>
      </w:pPr>
      <w:r w:rsidRPr="007C19A3">
        <w:t>12.</w:t>
      </w:r>
      <w:r w:rsidRPr="007C19A3">
        <w:tab/>
        <w:t>Chen Y</w:t>
      </w:r>
      <w:r w:rsidRPr="007C19A3">
        <w:rPr>
          <w:i/>
        </w:rPr>
        <w:t>, et al.</w:t>
      </w:r>
      <w:r w:rsidRPr="007C19A3">
        <w:t xml:space="preserve"> (2013) Mutation survey of the optic atrophy 1 gene in 193 Chinese families with suspected hereditary optic neuropathy. </w:t>
      </w:r>
      <w:r w:rsidRPr="007C19A3">
        <w:rPr>
          <w:i/>
        </w:rPr>
        <w:t>Mol Vis</w:t>
      </w:r>
      <w:r w:rsidRPr="007C19A3">
        <w:t xml:space="preserve"> 19:292-302.</w:t>
      </w:r>
    </w:p>
    <w:p w14:paraId="6C422F20" w14:textId="77777777" w:rsidR="007C19A3" w:rsidRPr="007C19A3" w:rsidRDefault="007C19A3" w:rsidP="007C19A3">
      <w:pPr>
        <w:pStyle w:val="EndNoteBibliography"/>
        <w:ind w:left="720" w:hanging="720"/>
      </w:pPr>
      <w:r w:rsidRPr="007C19A3">
        <w:t>13.</w:t>
      </w:r>
      <w:r w:rsidRPr="007C19A3">
        <w:tab/>
        <w:t>Amati-Bonneau P</w:t>
      </w:r>
      <w:r w:rsidRPr="007C19A3">
        <w:rPr>
          <w:i/>
        </w:rPr>
        <w:t>, et al.</w:t>
      </w:r>
      <w:r w:rsidRPr="007C19A3">
        <w:t xml:space="preserve"> (2008) OPA1 mutations induce mitochondrial DNA instability and optic atrophy 'plus' phenotypes. </w:t>
      </w:r>
      <w:r w:rsidRPr="007C19A3">
        <w:rPr>
          <w:i/>
        </w:rPr>
        <w:t>Brain</w:t>
      </w:r>
      <w:r w:rsidRPr="007C19A3">
        <w:t xml:space="preserve"> 131(Pt 2):338-351.</w:t>
      </w:r>
    </w:p>
    <w:p w14:paraId="4216C14E" w14:textId="77777777" w:rsidR="007C19A3" w:rsidRPr="007C19A3" w:rsidRDefault="007C19A3" w:rsidP="007C19A3">
      <w:pPr>
        <w:pStyle w:val="EndNoteBibliography"/>
        <w:ind w:left="720" w:hanging="720"/>
      </w:pPr>
      <w:r w:rsidRPr="007C19A3">
        <w:t>14.</w:t>
      </w:r>
      <w:r w:rsidRPr="007C19A3">
        <w:tab/>
        <w:t>Schaaf CP</w:t>
      </w:r>
      <w:r w:rsidRPr="007C19A3">
        <w:rPr>
          <w:i/>
        </w:rPr>
        <w:t>, et al.</w:t>
      </w:r>
      <w:r w:rsidRPr="007C19A3">
        <w:t xml:space="preserve"> (2011) Early-onset severe neuromuscular phenotype associated with compound heterozygosity for OPA1 mutations. </w:t>
      </w:r>
      <w:r w:rsidRPr="007C19A3">
        <w:rPr>
          <w:i/>
        </w:rPr>
        <w:t>Mol Genet Metab</w:t>
      </w:r>
      <w:r w:rsidRPr="007C19A3">
        <w:t xml:space="preserve"> 103(4):383-387.</w:t>
      </w:r>
    </w:p>
    <w:p w14:paraId="7E02AFB7" w14:textId="77777777" w:rsidR="007C19A3" w:rsidRPr="007C19A3" w:rsidRDefault="007C19A3" w:rsidP="007C19A3">
      <w:pPr>
        <w:pStyle w:val="EndNoteBibliography"/>
        <w:ind w:left="720" w:hanging="720"/>
      </w:pPr>
      <w:r w:rsidRPr="007C19A3">
        <w:t>15.</w:t>
      </w:r>
      <w:r w:rsidRPr="007C19A3">
        <w:tab/>
        <w:t>Carelli V</w:t>
      </w:r>
      <w:r w:rsidRPr="007C19A3">
        <w:rPr>
          <w:i/>
        </w:rPr>
        <w:t>, et al.</w:t>
      </w:r>
      <w:r w:rsidRPr="007C19A3">
        <w:t xml:space="preserve"> (2015) 'Behr syndrome' with OPA1 compound heterozygote mutations. </w:t>
      </w:r>
      <w:r w:rsidRPr="007C19A3">
        <w:rPr>
          <w:i/>
        </w:rPr>
        <w:t>Brain</w:t>
      </w:r>
      <w:r w:rsidRPr="007C19A3">
        <w:t xml:space="preserve"> 138(Pt 1):e321.</w:t>
      </w:r>
    </w:p>
    <w:p w14:paraId="481BEC47" w14:textId="77777777" w:rsidR="007C19A3" w:rsidRPr="007C19A3" w:rsidRDefault="007C19A3" w:rsidP="007C19A3">
      <w:pPr>
        <w:pStyle w:val="EndNoteBibliography"/>
        <w:ind w:left="720" w:hanging="720"/>
      </w:pPr>
      <w:r w:rsidRPr="007C19A3">
        <w:t>16.</w:t>
      </w:r>
      <w:r w:rsidRPr="007C19A3">
        <w:tab/>
        <w:t>Zhang J</w:t>
      </w:r>
      <w:r w:rsidRPr="007C19A3">
        <w:rPr>
          <w:i/>
        </w:rPr>
        <w:t>, et al.</w:t>
      </w:r>
      <w:r w:rsidRPr="007C19A3">
        <w:t xml:space="preserve"> (2012) A novel OPA1 mutation in a Chinese family with autosomal dominant optic atrophy. </w:t>
      </w:r>
      <w:r w:rsidRPr="007C19A3">
        <w:rPr>
          <w:i/>
        </w:rPr>
        <w:t>Biochem Biophys Res Commun</w:t>
      </w:r>
      <w:r w:rsidRPr="007C19A3">
        <w:t xml:space="preserve"> 419(4):670-675.</w:t>
      </w:r>
    </w:p>
    <w:p w14:paraId="72442FBD" w14:textId="77777777" w:rsidR="007C19A3" w:rsidRPr="007C19A3" w:rsidRDefault="007C19A3" w:rsidP="007C19A3">
      <w:pPr>
        <w:pStyle w:val="EndNoteBibliography"/>
        <w:ind w:left="720" w:hanging="720"/>
      </w:pPr>
      <w:r w:rsidRPr="007C19A3">
        <w:t>17.</w:t>
      </w:r>
      <w:r w:rsidRPr="007C19A3">
        <w:tab/>
        <w:t>Liguori M</w:t>
      </w:r>
      <w:r w:rsidRPr="007C19A3">
        <w:rPr>
          <w:i/>
        </w:rPr>
        <w:t>, et al.</w:t>
      </w:r>
      <w:r w:rsidRPr="007C19A3">
        <w:t xml:space="preserve"> (2008) A phenotypic variation of dominant optic atrophy and deafness (ADOAD) due to a novel OPA1 mutation. </w:t>
      </w:r>
      <w:r w:rsidRPr="007C19A3">
        <w:rPr>
          <w:i/>
        </w:rPr>
        <w:t>J Neurol</w:t>
      </w:r>
      <w:r w:rsidRPr="007C19A3">
        <w:t xml:space="preserve"> 255(1):127-129.</w:t>
      </w:r>
    </w:p>
    <w:p w14:paraId="3CE85E98" w14:textId="77777777" w:rsidR="007C19A3" w:rsidRPr="007C19A3" w:rsidRDefault="007C19A3" w:rsidP="007C19A3">
      <w:pPr>
        <w:pStyle w:val="EndNoteBibliography"/>
        <w:ind w:left="720" w:hanging="720"/>
      </w:pPr>
      <w:r w:rsidRPr="007C19A3">
        <w:t>18.</w:t>
      </w:r>
      <w:r w:rsidRPr="007C19A3">
        <w:tab/>
        <w:t>Nakamura M</w:t>
      </w:r>
      <w:r w:rsidRPr="007C19A3">
        <w:rPr>
          <w:i/>
        </w:rPr>
        <w:t>, et al.</w:t>
      </w:r>
      <w:r w:rsidRPr="007C19A3">
        <w:t xml:space="preserve"> (2006) Novel mutations in the OPA1 gene and associated clinical features in Japanese patients with optic atrophy. </w:t>
      </w:r>
      <w:r w:rsidRPr="007C19A3">
        <w:rPr>
          <w:i/>
        </w:rPr>
        <w:t>Ophthalmology</w:t>
      </w:r>
      <w:r w:rsidRPr="007C19A3">
        <w:t xml:space="preserve"> 113(3):483-488 e481.</w:t>
      </w:r>
    </w:p>
    <w:p w14:paraId="3981CDA7" w14:textId="77777777" w:rsidR="007C19A3" w:rsidRPr="007C19A3" w:rsidRDefault="007C19A3" w:rsidP="007C19A3">
      <w:pPr>
        <w:pStyle w:val="EndNoteBibliography"/>
        <w:ind w:left="720" w:hanging="720"/>
      </w:pPr>
      <w:r w:rsidRPr="007C19A3">
        <w:t>19.</w:t>
      </w:r>
      <w:r w:rsidRPr="007C19A3">
        <w:tab/>
        <w:t>Payne M</w:t>
      </w:r>
      <w:r w:rsidRPr="007C19A3">
        <w:rPr>
          <w:i/>
        </w:rPr>
        <w:t>, et al.</w:t>
      </w:r>
      <w:r w:rsidRPr="007C19A3">
        <w:t xml:space="preserve"> (2004) Dominant optic atrophy, sensorineural hearing loss, ptosis, and ophthalmoplegia: A syndrome caused by a missense mutation in OPA1. </w:t>
      </w:r>
      <w:r w:rsidRPr="007C19A3">
        <w:rPr>
          <w:i/>
        </w:rPr>
        <w:t>American Journal of Ophthalmology</w:t>
      </w:r>
      <w:r w:rsidRPr="007C19A3">
        <w:t xml:space="preserve"> 138(5):749-755.</w:t>
      </w:r>
    </w:p>
    <w:p w14:paraId="43BB50BE" w14:textId="77777777" w:rsidR="007C19A3" w:rsidRPr="007C19A3" w:rsidRDefault="007C19A3" w:rsidP="007C19A3">
      <w:pPr>
        <w:pStyle w:val="EndNoteBibliography"/>
        <w:ind w:left="720" w:hanging="720"/>
      </w:pPr>
      <w:r w:rsidRPr="007C19A3">
        <w:t>20.</w:t>
      </w:r>
      <w:r w:rsidRPr="007C19A3">
        <w:tab/>
        <w:t>Amati-Bonneau P</w:t>
      </w:r>
      <w:r w:rsidRPr="007C19A3">
        <w:rPr>
          <w:i/>
        </w:rPr>
        <w:t>, et al.</w:t>
      </w:r>
      <w:r w:rsidRPr="007C19A3">
        <w:t xml:space="preserve"> (2005) OPA1 R445H mutation in optic atrophy associated with sensorineural deafness. </w:t>
      </w:r>
      <w:r w:rsidRPr="007C19A3">
        <w:rPr>
          <w:i/>
        </w:rPr>
        <w:t>Ann Neurol</w:t>
      </w:r>
      <w:r w:rsidRPr="007C19A3">
        <w:t xml:space="preserve"> 58(6):958-963.</w:t>
      </w:r>
    </w:p>
    <w:p w14:paraId="04155109" w14:textId="77777777" w:rsidR="007C19A3" w:rsidRPr="007C19A3" w:rsidRDefault="007C19A3" w:rsidP="007C19A3">
      <w:pPr>
        <w:pStyle w:val="EndNoteBibliography"/>
        <w:ind w:left="720" w:hanging="720"/>
      </w:pPr>
      <w:r w:rsidRPr="007C19A3">
        <w:t>21.</w:t>
      </w:r>
      <w:r w:rsidRPr="007C19A3">
        <w:tab/>
        <w:t>Almind GJ</w:t>
      </w:r>
      <w:r w:rsidRPr="007C19A3">
        <w:rPr>
          <w:i/>
        </w:rPr>
        <w:t>, et al.</w:t>
      </w:r>
      <w:r w:rsidRPr="007C19A3">
        <w:t xml:space="preserve"> (2012) Dominant optic atrophy in Denmark - report of 15 novel mutations in OPA1, using a strategy with a detection rate of 90%. </w:t>
      </w:r>
      <w:r w:rsidRPr="007C19A3">
        <w:rPr>
          <w:i/>
        </w:rPr>
        <w:t>BMC Med Genet</w:t>
      </w:r>
      <w:r w:rsidRPr="007C19A3">
        <w:t xml:space="preserve"> 13:65.</w:t>
      </w:r>
    </w:p>
    <w:p w14:paraId="40D268BD" w14:textId="77777777" w:rsidR="007C19A3" w:rsidRPr="007C19A3" w:rsidRDefault="007C19A3" w:rsidP="007C19A3">
      <w:pPr>
        <w:pStyle w:val="EndNoteBibliography"/>
        <w:ind w:left="720" w:hanging="720"/>
      </w:pPr>
      <w:r w:rsidRPr="007C19A3">
        <w:t>22.</w:t>
      </w:r>
      <w:r w:rsidRPr="007C19A3">
        <w:tab/>
        <w:t>Hudson G</w:t>
      </w:r>
      <w:r w:rsidRPr="007C19A3">
        <w:rPr>
          <w:i/>
        </w:rPr>
        <w:t>, et al.</w:t>
      </w:r>
      <w:r w:rsidRPr="007C19A3">
        <w:t xml:space="preserve"> (2008) Mutation of OPA1 causes dominant optic atrophy with external ophthalmoplegia, ataxia, deafness and multiple mitochondrial DNA deletions: a novel disorder of mtDNA maintenance. </w:t>
      </w:r>
      <w:r w:rsidRPr="007C19A3">
        <w:rPr>
          <w:i/>
        </w:rPr>
        <w:t>Brain</w:t>
      </w:r>
      <w:r w:rsidRPr="007C19A3">
        <w:t xml:space="preserve"> 131(Pt 2):329-337.</w:t>
      </w:r>
    </w:p>
    <w:p w14:paraId="6308E36A" w14:textId="77777777" w:rsidR="007C19A3" w:rsidRPr="007C19A3" w:rsidRDefault="007C19A3" w:rsidP="007C19A3">
      <w:pPr>
        <w:pStyle w:val="EndNoteBibliography"/>
        <w:ind w:left="720" w:hanging="720"/>
      </w:pPr>
      <w:r w:rsidRPr="007C19A3">
        <w:t>23.</w:t>
      </w:r>
      <w:r w:rsidRPr="007C19A3">
        <w:tab/>
        <w:t>Marelli C</w:t>
      </w:r>
      <w:r w:rsidRPr="007C19A3">
        <w:rPr>
          <w:i/>
        </w:rPr>
        <w:t>, et al.</w:t>
      </w:r>
      <w:r w:rsidRPr="007C19A3">
        <w:t xml:space="preserve"> (2011) Heterozygous OPA1 mutations in Behr syndrome. </w:t>
      </w:r>
      <w:r w:rsidRPr="007C19A3">
        <w:rPr>
          <w:i/>
        </w:rPr>
        <w:t>Brain</w:t>
      </w:r>
      <w:r w:rsidRPr="007C19A3">
        <w:t xml:space="preserve"> 134(Pt 4):e169; author reply e170.</w:t>
      </w:r>
    </w:p>
    <w:p w14:paraId="670941A8" w14:textId="77777777" w:rsidR="007C19A3" w:rsidRPr="007C19A3" w:rsidRDefault="007C19A3" w:rsidP="007C19A3">
      <w:pPr>
        <w:pStyle w:val="EndNoteBibliography"/>
        <w:ind w:left="720" w:hanging="720"/>
      </w:pPr>
      <w:r w:rsidRPr="007C19A3">
        <w:t>24.</w:t>
      </w:r>
      <w:r w:rsidRPr="007C19A3">
        <w:tab/>
        <w:t xml:space="preserve">Yen MY, Wang AG, Lin YC, Fann MJ, &amp; Hsiao KJ (2010) Novel mutations of the OPA1 gene in Chinese dominant optic atrophy. </w:t>
      </w:r>
      <w:r w:rsidRPr="007C19A3">
        <w:rPr>
          <w:i/>
        </w:rPr>
        <w:t>Ophthalmology</w:t>
      </w:r>
      <w:r w:rsidRPr="007C19A3">
        <w:t xml:space="preserve"> 117(2):392-396 e391.</w:t>
      </w:r>
    </w:p>
    <w:p w14:paraId="6928B64D" w14:textId="77777777" w:rsidR="007C19A3" w:rsidRPr="007C19A3" w:rsidRDefault="007C19A3" w:rsidP="007C19A3">
      <w:pPr>
        <w:pStyle w:val="EndNoteBibliography"/>
        <w:ind w:left="720" w:hanging="720"/>
      </w:pPr>
      <w:r w:rsidRPr="007C19A3">
        <w:t>25.</w:t>
      </w:r>
      <w:r w:rsidRPr="007C19A3">
        <w:tab/>
        <w:t>Nochez Y</w:t>
      </w:r>
      <w:r w:rsidRPr="007C19A3">
        <w:rPr>
          <w:i/>
        </w:rPr>
        <w:t>, et al.</w:t>
      </w:r>
      <w:r w:rsidRPr="007C19A3">
        <w:t xml:space="preserve"> (2009) Acute and late-onset optic atrophy due to a novel OPA1 mutation leading to a mitochondrial coupling defect. </w:t>
      </w:r>
      <w:r w:rsidRPr="007C19A3">
        <w:rPr>
          <w:i/>
        </w:rPr>
        <w:t>Mol Vis</w:t>
      </w:r>
      <w:r w:rsidRPr="007C19A3">
        <w:t xml:space="preserve"> 15:598-608.</w:t>
      </w:r>
    </w:p>
    <w:p w14:paraId="59E693DE" w14:textId="77777777" w:rsidR="007C19A3" w:rsidRPr="007C19A3" w:rsidRDefault="007C19A3" w:rsidP="007C19A3">
      <w:pPr>
        <w:pStyle w:val="EndNoteBibliography"/>
        <w:ind w:left="720" w:hanging="720"/>
      </w:pPr>
      <w:r w:rsidRPr="007C19A3">
        <w:t>26.</w:t>
      </w:r>
      <w:r w:rsidRPr="007C19A3">
        <w:tab/>
        <w:t>Ferraris S</w:t>
      </w:r>
      <w:r w:rsidRPr="007C19A3">
        <w:rPr>
          <w:i/>
        </w:rPr>
        <w:t>, et al.</w:t>
      </w:r>
      <w:r w:rsidRPr="007C19A3">
        <w:t xml:space="preserve"> (2008) Progressive external ophthalmoplegia and vision and hearing loss in a patient with mutations in POLG2 and OPA1. </w:t>
      </w:r>
      <w:r w:rsidRPr="007C19A3">
        <w:rPr>
          <w:i/>
        </w:rPr>
        <w:t>Arch Neurol</w:t>
      </w:r>
      <w:r w:rsidRPr="007C19A3">
        <w:t xml:space="preserve"> 65(1):125-131.</w:t>
      </w:r>
    </w:p>
    <w:p w14:paraId="7DC39B10" w14:textId="77777777" w:rsidR="007C19A3" w:rsidRPr="007C19A3" w:rsidRDefault="007C19A3" w:rsidP="007C19A3">
      <w:pPr>
        <w:pStyle w:val="EndNoteBibliography"/>
        <w:ind w:left="720" w:hanging="720"/>
      </w:pPr>
      <w:r w:rsidRPr="007C19A3">
        <w:t>27.</w:t>
      </w:r>
      <w:r w:rsidRPr="007C19A3">
        <w:tab/>
        <w:t>Bonneau D</w:t>
      </w:r>
      <w:r w:rsidRPr="007C19A3">
        <w:rPr>
          <w:i/>
        </w:rPr>
        <w:t>, et al.</w:t>
      </w:r>
      <w:r w:rsidRPr="007C19A3">
        <w:t xml:space="preserve"> (2014) Early-onset Behr syndrome due to compound heterozygous mutations in OPA1. </w:t>
      </w:r>
      <w:r w:rsidRPr="007C19A3">
        <w:rPr>
          <w:i/>
        </w:rPr>
        <w:t>Brain</w:t>
      </w:r>
      <w:r w:rsidRPr="007C19A3">
        <w:t xml:space="preserve"> 137.</w:t>
      </w:r>
    </w:p>
    <w:p w14:paraId="5420B8D6" w14:textId="77777777" w:rsidR="007C19A3" w:rsidRPr="007C19A3" w:rsidRDefault="007C19A3" w:rsidP="007C19A3">
      <w:pPr>
        <w:pStyle w:val="EndNoteBibliography"/>
        <w:ind w:left="720" w:hanging="720"/>
      </w:pPr>
      <w:r w:rsidRPr="007C19A3">
        <w:t>28.</w:t>
      </w:r>
      <w:r w:rsidRPr="007C19A3">
        <w:tab/>
        <w:t>Spiegel R</w:t>
      </w:r>
      <w:r w:rsidRPr="007C19A3">
        <w:rPr>
          <w:i/>
        </w:rPr>
        <w:t>, et al.</w:t>
      </w:r>
      <w:r w:rsidRPr="007C19A3">
        <w:t xml:space="preserve"> (2016) Fatal infantile mitochondrial encephalomyopathy, hypertrophic cardiomyopathy and optic atrophy associated with a homozygous OPA1 mutation. </w:t>
      </w:r>
      <w:r w:rsidRPr="007C19A3">
        <w:rPr>
          <w:i/>
        </w:rPr>
        <w:t>J Med Genet</w:t>
      </w:r>
      <w:r w:rsidRPr="007C19A3">
        <w:t xml:space="preserve"> 53(2):127-131.</w:t>
      </w:r>
    </w:p>
    <w:p w14:paraId="232F792F" w14:textId="600FFEEE" w:rsidR="00B41446" w:rsidRPr="008809CB" w:rsidRDefault="00B41446">
      <w:r>
        <w:fldChar w:fldCharType="end"/>
      </w:r>
    </w:p>
    <w:sectPr w:rsidR="00B41446" w:rsidRPr="008809CB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4DE4F493" w14:textId="77777777" w:rsidR="00F150B8" w:rsidRDefault="00F150B8" w:rsidP="003B1C33">
      <w:r>
        <w:separator/>
      </w:r>
    </w:p>
  </w:endnote>
  <w:endnote w:type="continuationSeparator" w:id="0">
    <w:p w14:paraId="5F773F8F" w14:textId="77777777" w:rsidR="00F150B8" w:rsidRDefault="00F150B8" w:rsidP="003B1C3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等线"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等线 Light"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6FFDD9BB" w14:textId="77777777" w:rsidR="00F150B8" w:rsidRDefault="00F150B8" w:rsidP="003B1C33">
      <w:r>
        <w:separator/>
      </w:r>
    </w:p>
  </w:footnote>
  <w:footnote w:type="continuationSeparator" w:id="0">
    <w:p w14:paraId="4996369C" w14:textId="77777777" w:rsidR="00F150B8" w:rsidRDefault="00F150B8" w:rsidP="003B1C33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74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NAS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2vp552zxs0sscevpd8p0ewf2d2vsvszvas9&quot;&gt;SOPA1_Disease_related_mutants&lt;record-ids&gt;&lt;item&gt;1&lt;/item&gt;&lt;item&gt;2&lt;/item&gt;&lt;item&gt;4&lt;/item&gt;&lt;item&gt;5&lt;/item&gt;&lt;item&gt;6&lt;/item&gt;&lt;item&gt;7&lt;/item&gt;&lt;item&gt;9&lt;/item&gt;&lt;item&gt;10&lt;/item&gt;&lt;item&gt;11&lt;/item&gt;&lt;item&gt;12&lt;/item&gt;&lt;item&gt;13&lt;/item&gt;&lt;item&gt;15&lt;/item&gt;&lt;item&gt;19&lt;/item&gt;&lt;item&gt;21&lt;/item&gt;&lt;item&gt;31&lt;/item&gt;&lt;item&gt;32&lt;/item&gt;&lt;item&gt;33&lt;/item&gt;&lt;item&gt;36&lt;/item&gt;&lt;item&gt;37&lt;/item&gt;&lt;item&gt;38&lt;/item&gt;&lt;item&gt;39&lt;/item&gt;&lt;item&gt;40&lt;/item&gt;&lt;item&gt;41&lt;/item&gt;&lt;item&gt;43&lt;/item&gt;&lt;item&gt;45&lt;/item&gt;&lt;item&gt;46&lt;/item&gt;&lt;item&gt;47&lt;/item&gt;&lt;item&gt;50&lt;/item&gt;&lt;/record-ids&gt;&lt;/item&gt;&lt;/Libraries&gt;"/>
  </w:docVars>
  <w:rsids>
    <w:rsidRoot w:val="008809CB"/>
    <w:rsid w:val="00017D17"/>
    <w:rsid w:val="002402E8"/>
    <w:rsid w:val="00280D51"/>
    <w:rsid w:val="00317612"/>
    <w:rsid w:val="003515E9"/>
    <w:rsid w:val="003B1C33"/>
    <w:rsid w:val="007C19A3"/>
    <w:rsid w:val="008052A3"/>
    <w:rsid w:val="00857D27"/>
    <w:rsid w:val="008809CB"/>
    <w:rsid w:val="00881FBB"/>
    <w:rsid w:val="00913901"/>
    <w:rsid w:val="009A6C2C"/>
    <w:rsid w:val="009E6321"/>
    <w:rsid w:val="00B41446"/>
    <w:rsid w:val="00BA0F02"/>
    <w:rsid w:val="00C410E5"/>
    <w:rsid w:val="00E96B59"/>
    <w:rsid w:val="00EB4082"/>
    <w:rsid w:val="00EE0A15"/>
    <w:rsid w:val="00F1378B"/>
    <w:rsid w:val="00F150B8"/>
    <w:rsid w:val="00F245E4"/>
    <w:rsid w:val="00FC54D3"/>
    <w:rsid w:val="00FC758D"/>
    <w:rsid w:val="00FD4CB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B1260F6"/>
  <w15:chartTrackingRefBased/>
  <w15:docId w15:val="{B29A875D-31BD-4986-AA2E-D05620EA9B0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80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styleId="a3">
    <w:name w:val="Table Grid"/>
    <w:basedOn w:val="a1"/>
    <w:uiPriority w:val="39"/>
    <w:rsid w:val="008809CB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ndNoteBibliography">
    <w:name w:val="EndNote Bibliography"/>
    <w:basedOn w:val="a"/>
    <w:link w:val="EndNoteBibliography0"/>
    <w:rsid w:val="00B41446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B41446"/>
    <w:rPr>
      <w:rFonts w:ascii="等线" w:eastAsia="等线" w:hAnsi="等线"/>
      <w:noProof/>
      <w:sz w:val="20"/>
    </w:rPr>
  </w:style>
  <w:style w:type="paragraph" w:customStyle="1" w:styleId="EndNoteBibliographyTitle">
    <w:name w:val="EndNote Bibliography Title"/>
    <w:basedOn w:val="a"/>
    <w:link w:val="EndNoteBibliographyTitle0"/>
    <w:rsid w:val="00881FBB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881FBB"/>
    <w:rPr>
      <w:rFonts w:ascii="等线" w:eastAsia="等线" w:hAnsi="等线"/>
      <w:noProof/>
      <w:sz w:val="20"/>
    </w:rPr>
  </w:style>
  <w:style w:type="paragraph" w:styleId="a4">
    <w:name w:val="header"/>
    <w:basedOn w:val="a"/>
    <w:link w:val="a5"/>
    <w:uiPriority w:val="99"/>
    <w:unhideWhenUsed/>
    <w:rsid w:val="003B1C33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5">
    <w:name w:val="页眉字符"/>
    <w:basedOn w:val="a0"/>
    <w:link w:val="a4"/>
    <w:uiPriority w:val="99"/>
    <w:rsid w:val="003B1C33"/>
    <w:rPr>
      <w:sz w:val="18"/>
      <w:szCs w:val="18"/>
    </w:rPr>
  </w:style>
  <w:style w:type="paragraph" w:styleId="a6">
    <w:name w:val="footer"/>
    <w:basedOn w:val="a"/>
    <w:link w:val="a7"/>
    <w:uiPriority w:val="99"/>
    <w:unhideWhenUsed/>
    <w:rsid w:val="003B1C33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7">
    <w:name w:val="页脚字符"/>
    <w:basedOn w:val="a0"/>
    <w:link w:val="a6"/>
    <w:uiPriority w:val="99"/>
    <w:rsid w:val="003B1C33"/>
    <w:rPr>
      <w:sz w:val="18"/>
      <w:szCs w:val="18"/>
    </w:rPr>
  </w:style>
  <w:style w:type="character" w:styleId="a8">
    <w:name w:val="Hyperlink"/>
    <w:basedOn w:val="a0"/>
    <w:uiPriority w:val="99"/>
    <w:unhideWhenUsed/>
    <w:rsid w:val="008052A3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42673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274881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32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94347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82808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32182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19626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60126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4206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6341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15429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58479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09601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2456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76634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4" Type="http://schemas.openxmlformats.org/officeDocument/2006/relationships/footnotes" Target="footnotes.xml"/><Relationship Id="rId5" Type="http://schemas.openxmlformats.org/officeDocument/2006/relationships/endnotes" Target="endnotes.xml"/><Relationship Id="rId6" Type="http://schemas.openxmlformats.org/officeDocument/2006/relationships/hyperlink" Target="https://www.uniprot.org)" TargetMode="External"/><Relationship Id="rId7" Type="http://schemas.openxmlformats.org/officeDocument/2006/relationships/fontTable" Target="fontTable.xml"/><Relationship Id="rId8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0</TotalTime>
  <Pages>4</Pages>
  <Words>8383</Words>
  <Characters>47788</Characters>
  <Application>Microsoft Macintosh Word</Application>
  <DocSecurity>0</DocSecurity>
  <Lines>398</Lines>
  <Paragraphs>112</Paragraphs>
  <ScaleCrop>false</ScaleCrop>
  <Company/>
  <LinksUpToDate>false</LinksUpToDate>
  <CharactersWithSpaces>5605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y z</dc:creator>
  <cp:keywords/>
  <dc:description/>
  <cp:lastModifiedBy>Fei Sun</cp:lastModifiedBy>
  <cp:revision>13</cp:revision>
  <dcterms:created xsi:type="dcterms:W3CDTF">2019-04-15T06:04:00Z</dcterms:created>
  <dcterms:modified xsi:type="dcterms:W3CDTF">2020-03-27T03:30:00Z</dcterms:modified>
</cp:coreProperties>
</file>